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rsidR="000D05EE" w:rsidRDefault="000D05EE">
      <w:pPr>
        <w:pStyle w:val="Standard"/>
        <w:ind w:firstLine="0"/>
      </w:pPr>
    </w:p>
    <w:p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Pr="00B27007">
          <w:rPr>
            <w:rStyle w:val="Hyperlink"/>
            <w:noProof/>
          </w:rPr>
          <w:t>2</w:t>
        </w:r>
        <w:r>
          <w:rPr>
            <w:rFonts w:asciiTheme="minorHAnsi" w:eastAsiaTheme="minorEastAsia" w:hAnsiTheme="minorHAnsi" w:cstheme="minorBidi"/>
            <w:noProof/>
            <w:sz w:val="22"/>
            <w:lang w:val="en-GB" w:eastAsia="en-GB"/>
          </w:rPr>
          <w:tab/>
        </w:r>
        <w:r w:rsidRPr="00B27007">
          <w:rPr>
            <w:rStyle w:val="Hyperlink"/>
            <w:noProof/>
          </w:rPr>
          <w:t>Background Research</w:t>
        </w:r>
        <w:r>
          <w:rPr>
            <w:noProof/>
          </w:rPr>
          <w:tab/>
        </w:r>
        <w:r>
          <w:rPr>
            <w:noProof/>
          </w:rPr>
          <w:fldChar w:fldCharType="begin"/>
        </w:r>
        <w:r>
          <w:rPr>
            <w:noProof/>
          </w:rPr>
          <w:instrText xml:space="preserve"> PAGEREF _Toc48667816 \h </w:instrText>
        </w:r>
        <w:r>
          <w:rPr>
            <w:noProof/>
          </w:rPr>
        </w:r>
        <w:r>
          <w:rPr>
            <w:noProof/>
          </w:rPr>
          <w:fldChar w:fldCharType="separate"/>
        </w:r>
        <w:r>
          <w:rPr>
            <w:noProof/>
          </w:rPr>
          <w:t>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Pr="00B27007">
          <w:rPr>
            <w:rStyle w:val="Hyperlink"/>
            <w:noProof/>
          </w:rPr>
          <w:t>2.1 Napster</w:t>
        </w:r>
        <w:r>
          <w:rPr>
            <w:noProof/>
          </w:rPr>
          <w:tab/>
        </w:r>
        <w:r>
          <w:rPr>
            <w:noProof/>
          </w:rPr>
          <w:fldChar w:fldCharType="begin"/>
        </w:r>
        <w:r>
          <w:rPr>
            <w:noProof/>
          </w:rPr>
          <w:instrText xml:space="preserve"> PAGEREF _Toc48667817 \h </w:instrText>
        </w:r>
        <w:r>
          <w:rPr>
            <w:noProof/>
          </w:rPr>
        </w:r>
        <w:r>
          <w:rPr>
            <w:noProof/>
          </w:rPr>
          <w:fldChar w:fldCharType="separate"/>
        </w:r>
        <w:r>
          <w:rPr>
            <w:noProof/>
          </w:rPr>
          <w:t>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Pr="00B27007">
          <w:rPr>
            <w:rStyle w:val="Hyperlink"/>
            <w:noProof/>
          </w:rPr>
          <w:t>2.2 Gnutella</w:t>
        </w:r>
        <w:r>
          <w:rPr>
            <w:noProof/>
          </w:rPr>
          <w:tab/>
        </w:r>
        <w:r>
          <w:rPr>
            <w:noProof/>
          </w:rPr>
          <w:fldChar w:fldCharType="begin"/>
        </w:r>
        <w:r>
          <w:rPr>
            <w:noProof/>
          </w:rPr>
          <w:instrText xml:space="preserve"> PAGEREF _Toc48667818 \h </w:instrText>
        </w:r>
        <w:r>
          <w:rPr>
            <w:noProof/>
          </w:rPr>
        </w:r>
        <w:r>
          <w:rPr>
            <w:noProof/>
          </w:rPr>
          <w:fldChar w:fldCharType="separate"/>
        </w:r>
        <w:r>
          <w:rPr>
            <w:noProof/>
          </w:rPr>
          <w:t>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Pr="00B27007">
          <w:rPr>
            <w:rStyle w:val="Hyperlink"/>
            <w:noProof/>
          </w:rPr>
          <w:t>2.3 Content Addressable Network (CAN)</w:t>
        </w:r>
        <w:r>
          <w:rPr>
            <w:noProof/>
          </w:rPr>
          <w:tab/>
        </w:r>
        <w:r>
          <w:rPr>
            <w:noProof/>
          </w:rPr>
          <w:fldChar w:fldCharType="begin"/>
        </w:r>
        <w:r>
          <w:rPr>
            <w:noProof/>
          </w:rPr>
          <w:instrText xml:space="preserve"> PAGEREF _Toc48667819 \h </w:instrText>
        </w:r>
        <w:r>
          <w:rPr>
            <w:noProof/>
          </w:rPr>
        </w:r>
        <w:r>
          <w:rPr>
            <w:noProof/>
          </w:rPr>
          <w:fldChar w:fldCharType="separate"/>
        </w:r>
        <w:r>
          <w:rPr>
            <w:noProof/>
          </w:rPr>
          <w:t>3</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Pr="00B27007">
          <w:rPr>
            <w:rStyle w:val="Hyperlink"/>
            <w:noProof/>
          </w:rPr>
          <w:t>2.4 Chord</w:t>
        </w:r>
        <w:r>
          <w:rPr>
            <w:noProof/>
          </w:rPr>
          <w:tab/>
        </w:r>
        <w:r>
          <w:rPr>
            <w:noProof/>
          </w:rPr>
          <w:fldChar w:fldCharType="begin"/>
        </w:r>
        <w:r>
          <w:rPr>
            <w:noProof/>
          </w:rPr>
          <w:instrText xml:space="preserve"> PAGEREF _Toc48667820 \h </w:instrText>
        </w:r>
        <w:r>
          <w:rPr>
            <w:noProof/>
          </w:rPr>
        </w:r>
        <w:r>
          <w:rPr>
            <w:noProof/>
          </w:rPr>
          <w:fldChar w:fldCharType="separate"/>
        </w:r>
        <w:r>
          <w:rPr>
            <w:noProof/>
          </w:rPr>
          <w:t>5</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Pr="00B27007">
          <w:rPr>
            <w:rStyle w:val="Hyperlink"/>
            <w:noProof/>
          </w:rPr>
          <w:t>2.5 Kademlia</w:t>
        </w:r>
        <w:r>
          <w:rPr>
            <w:noProof/>
          </w:rPr>
          <w:tab/>
        </w:r>
        <w:r>
          <w:rPr>
            <w:noProof/>
          </w:rPr>
          <w:fldChar w:fldCharType="begin"/>
        </w:r>
        <w:r>
          <w:rPr>
            <w:noProof/>
          </w:rPr>
          <w:instrText xml:space="preserve"> PAGEREF _Toc48667821 \h </w:instrText>
        </w:r>
        <w:r>
          <w:rPr>
            <w:noProof/>
          </w:rPr>
        </w:r>
        <w:r>
          <w:rPr>
            <w:noProof/>
          </w:rPr>
          <w:fldChar w:fldCharType="separate"/>
        </w:r>
        <w:r>
          <w:rPr>
            <w:noProof/>
          </w:rPr>
          <w:t>7</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Pr="00B27007">
          <w:rPr>
            <w:rStyle w:val="Hyperlink"/>
            <w:noProof/>
          </w:rPr>
          <w:t>2.6 Skip Graph</w:t>
        </w:r>
        <w:r>
          <w:rPr>
            <w:noProof/>
          </w:rPr>
          <w:tab/>
        </w:r>
        <w:r>
          <w:rPr>
            <w:noProof/>
          </w:rPr>
          <w:fldChar w:fldCharType="begin"/>
        </w:r>
        <w:r>
          <w:rPr>
            <w:noProof/>
          </w:rPr>
          <w:instrText xml:space="preserve"> PAGEREF _Toc48667822 \h </w:instrText>
        </w:r>
        <w:r>
          <w:rPr>
            <w:noProof/>
          </w:rPr>
        </w:r>
        <w:r>
          <w:rPr>
            <w:noProof/>
          </w:rPr>
          <w:fldChar w:fldCharType="separate"/>
        </w:r>
        <w:r>
          <w:rPr>
            <w:noProof/>
          </w:rPr>
          <w:t>8</w:t>
        </w:r>
        <w:r>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Pr="00B27007">
          <w:rPr>
            <w:rStyle w:val="Hyperlink"/>
            <w:noProof/>
          </w:rPr>
          <w:t>3</w:t>
        </w:r>
        <w:r>
          <w:rPr>
            <w:rFonts w:asciiTheme="minorHAnsi" w:eastAsiaTheme="minorEastAsia" w:hAnsiTheme="minorHAnsi" w:cstheme="minorBidi"/>
            <w:noProof/>
            <w:sz w:val="22"/>
            <w:lang w:val="en-GB" w:eastAsia="en-GB"/>
          </w:rPr>
          <w:tab/>
        </w:r>
        <w:r w:rsidRPr="00B27007">
          <w:rPr>
            <w:rStyle w:val="Hyperlink"/>
            <w:noProof/>
          </w:rPr>
          <w:t>Planning</w:t>
        </w:r>
        <w:r>
          <w:rPr>
            <w:noProof/>
          </w:rPr>
          <w:tab/>
        </w:r>
        <w:r>
          <w:rPr>
            <w:noProof/>
          </w:rPr>
          <w:fldChar w:fldCharType="begin"/>
        </w:r>
        <w:r>
          <w:rPr>
            <w:noProof/>
          </w:rPr>
          <w:instrText xml:space="preserve"> PAGEREF _Toc48667823 \h </w:instrText>
        </w:r>
        <w:r>
          <w:rPr>
            <w:noProof/>
          </w:rPr>
        </w:r>
        <w:r>
          <w:rPr>
            <w:noProof/>
          </w:rPr>
          <w:fldChar w:fldCharType="separate"/>
        </w:r>
        <w:r>
          <w:rPr>
            <w:noProof/>
          </w:rPr>
          <w:t>10</w:t>
        </w:r>
        <w:r>
          <w:rPr>
            <w:noProof/>
          </w:rPr>
          <w:fldChar w:fldCharType="end"/>
        </w:r>
      </w:hyperlink>
    </w:p>
    <w:p w:rsidR="00FC44BD" w:rsidRDefault="00FC44BD">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Pr="00B27007">
          <w:rPr>
            <w:rStyle w:val="Hyperlink"/>
            <w:noProof/>
          </w:rPr>
          <w:t>3.1</w:t>
        </w:r>
        <w:r>
          <w:rPr>
            <w:rFonts w:asciiTheme="minorHAnsi" w:eastAsiaTheme="minorEastAsia" w:hAnsiTheme="minorHAnsi" w:cstheme="minorBidi"/>
            <w:noProof/>
            <w:sz w:val="22"/>
            <w:lang w:val="en-GB" w:eastAsia="en-GB"/>
          </w:rPr>
          <w:tab/>
        </w:r>
        <w:r w:rsidRPr="00B27007">
          <w:rPr>
            <w:rStyle w:val="Hyperlink"/>
            <w:noProof/>
          </w:rPr>
          <w:t>Engineering Method</w:t>
        </w:r>
        <w:r>
          <w:rPr>
            <w:noProof/>
          </w:rPr>
          <w:tab/>
        </w:r>
        <w:r>
          <w:rPr>
            <w:noProof/>
          </w:rPr>
          <w:fldChar w:fldCharType="begin"/>
        </w:r>
        <w:r>
          <w:rPr>
            <w:noProof/>
          </w:rPr>
          <w:instrText xml:space="preserve"> PAGEREF _Toc48667824 \h </w:instrText>
        </w:r>
        <w:r>
          <w:rPr>
            <w:noProof/>
          </w:rPr>
        </w:r>
        <w:r>
          <w:rPr>
            <w:noProof/>
          </w:rPr>
          <w:fldChar w:fldCharType="separate"/>
        </w:r>
        <w:r>
          <w:rPr>
            <w:noProof/>
          </w:rPr>
          <w:t>10</w:t>
        </w:r>
        <w:r>
          <w:rPr>
            <w:noProof/>
          </w:rPr>
          <w:fldChar w:fldCharType="end"/>
        </w:r>
      </w:hyperlink>
    </w:p>
    <w:p w:rsidR="00FC44BD" w:rsidRDefault="00FC44BD">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Pr="00B27007">
          <w:rPr>
            <w:rStyle w:val="Hyperlink"/>
            <w:noProof/>
          </w:rPr>
          <w:t>3.2</w:t>
        </w:r>
        <w:r>
          <w:rPr>
            <w:rFonts w:asciiTheme="minorHAnsi" w:eastAsiaTheme="minorEastAsia" w:hAnsiTheme="minorHAnsi" w:cstheme="minorBidi"/>
            <w:noProof/>
            <w:sz w:val="22"/>
            <w:lang w:val="en-GB" w:eastAsia="en-GB"/>
          </w:rPr>
          <w:tab/>
        </w:r>
        <w:r w:rsidRPr="00B27007">
          <w:rPr>
            <w:rStyle w:val="Hyperlink"/>
            <w:noProof/>
          </w:rPr>
          <w:t>Requirements Analysis</w:t>
        </w:r>
        <w:r>
          <w:rPr>
            <w:noProof/>
          </w:rPr>
          <w:tab/>
        </w:r>
        <w:r>
          <w:rPr>
            <w:noProof/>
          </w:rPr>
          <w:fldChar w:fldCharType="begin"/>
        </w:r>
        <w:r>
          <w:rPr>
            <w:noProof/>
          </w:rPr>
          <w:instrText xml:space="preserve"> PAGEREF _Toc48667825 \h </w:instrText>
        </w:r>
        <w:r>
          <w:rPr>
            <w:noProof/>
          </w:rPr>
        </w:r>
        <w:r>
          <w:rPr>
            <w:noProof/>
          </w:rPr>
          <w:fldChar w:fldCharType="separate"/>
        </w:r>
        <w:r>
          <w:rPr>
            <w:noProof/>
          </w:rPr>
          <w:t>10</w:t>
        </w:r>
        <w:r>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Pr="00B27007">
          <w:rPr>
            <w:rStyle w:val="Hyperlink"/>
            <w:noProof/>
          </w:rPr>
          <w:t>4</w:t>
        </w:r>
        <w:r>
          <w:rPr>
            <w:rFonts w:asciiTheme="minorHAnsi" w:eastAsiaTheme="minorEastAsia" w:hAnsiTheme="minorHAnsi" w:cstheme="minorBidi"/>
            <w:noProof/>
            <w:sz w:val="22"/>
            <w:lang w:val="en-GB" w:eastAsia="en-GB"/>
          </w:rPr>
          <w:tab/>
        </w:r>
        <w:r w:rsidRPr="00B27007">
          <w:rPr>
            <w:rStyle w:val="Hyperlink"/>
            <w:noProof/>
          </w:rPr>
          <w:t>Design</w:t>
        </w:r>
        <w:r>
          <w:rPr>
            <w:noProof/>
          </w:rPr>
          <w:tab/>
        </w:r>
        <w:r>
          <w:rPr>
            <w:noProof/>
          </w:rPr>
          <w:fldChar w:fldCharType="begin"/>
        </w:r>
        <w:r>
          <w:rPr>
            <w:noProof/>
          </w:rPr>
          <w:instrText xml:space="preserve"> PAGEREF _Toc48667826 \h </w:instrText>
        </w:r>
        <w:r>
          <w:rPr>
            <w:noProof/>
          </w:rPr>
        </w:r>
        <w:r>
          <w:rPr>
            <w:noProof/>
          </w:rPr>
          <w:fldChar w:fldCharType="separate"/>
        </w:r>
        <w:r>
          <w:rPr>
            <w:noProof/>
          </w:rPr>
          <w:t>11</w:t>
        </w:r>
        <w:r>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Pr="00B27007">
          <w:rPr>
            <w:rStyle w:val="Hyperlink"/>
            <w:noProof/>
          </w:rPr>
          <w:t>5</w:t>
        </w:r>
        <w:r>
          <w:rPr>
            <w:rFonts w:asciiTheme="minorHAnsi" w:eastAsiaTheme="minorEastAsia" w:hAnsiTheme="minorHAnsi" w:cstheme="minorBidi"/>
            <w:noProof/>
            <w:sz w:val="22"/>
            <w:lang w:val="en-GB" w:eastAsia="en-GB"/>
          </w:rPr>
          <w:tab/>
        </w:r>
        <w:r w:rsidRPr="00B27007">
          <w:rPr>
            <w:rStyle w:val="Hyperlink"/>
            <w:noProof/>
          </w:rPr>
          <w:t>Implementation</w:t>
        </w:r>
        <w:r>
          <w:rPr>
            <w:noProof/>
          </w:rPr>
          <w:tab/>
        </w:r>
        <w:r>
          <w:rPr>
            <w:noProof/>
          </w:rPr>
          <w:fldChar w:fldCharType="begin"/>
        </w:r>
        <w:r>
          <w:rPr>
            <w:noProof/>
          </w:rPr>
          <w:instrText xml:space="preserve"> PAGEREF _Toc48667827 \h </w:instrText>
        </w:r>
        <w:r>
          <w:rPr>
            <w:noProof/>
          </w:rPr>
        </w:r>
        <w:r>
          <w:rPr>
            <w:noProof/>
          </w:rPr>
          <w:fldChar w:fldCharType="separate"/>
        </w:r>
        <w:r>
          <w:rPr>
            <w:noProof/>
          </w:rPr>
          <w:t>1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Pr="00B27007">
          <w:rPr>
            <w:rStyle w:val="Hyperlink"/>
            <w:noProof/>
          </w:rPr>
          <w:t>5.1 An overview of OTP design</w:t>
        </w:r>
        <w:r>
          <w:rPr>
            <w:noProof/>
          </w:rPr>
          <w:tab/>
        </w:r>
        <w:r>
          <w:rPr>
            <w:noProof/>
          </w:rPr>
          <w:fldChar w:fldCharType="begin"/>
        </w:r>
        <w:r>
          <w:rPr>
            <w:noProof/>
          </w:rPr>
          <w:instrText xml:space="preserve"> PAGEREF _Toc48667828 \h </w:instrText>
        </w:r>
        <w:r>
          <w:rPr>
            <w:noProof/>
          </w:rPr>
        </w:r>
        <w:r>
          <w:rPr>
            <w:noProof/>
          </w:rPr>
          <w:fldChar w:fldCharType="separate"/>
        </w:r>
        <w:r>
          <w:rPr>
            <w:noProof/>
          </w:rPr>
          <w:t>1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Pr="00B27007">
          <w:rPr>
            <w:rStyle w:val="Hyperlink"/>
            <w:noProof/>
          </w:rPr>
          <w:t>5.2 Node Logic</w:t>
        </w:r>
        <w:r>
          <w:rPr>
            <w:noProof/>
          </w:rPr>
          <w:tab/>
        </w:r>
        <w:r>
          <w:rPr>
            <w:noProof/>
          </w:rPr>
          <w:fldChar w:fldCharType="begin"/>
        </w:r>
        <w:r>
          <w:rPr>
            <w:noProof/>
          </w:rPr>
          <w:instrText xml:space="preserve"> PAGEREF _Toc48667829 \h </w:instrText>
        </w:r>
        <w:r>
          <w:rPr>
            <w:noProof/>
          </w:rPr>
        </w:r>
        <w:r>
          <w:rPr>
            <w:noProof/>
          </w:rPr>
          <w:fldChar w:fldCharType="separate"/>
        </w:r>
        <w:r>
          <w:rPr>
            <w:noProof/>
          </w:rPr>
          <w:t>13</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Pr="00B27007">
          <w:rPr>
            <w:rStyle w:val="Hyperlink"/>
            <w:noProof/>
          </w:rPr>
          <w:t>5.2.1 OTP design implementation</w:t>
        </w:r>
        <w:r>
          <w:rPr>
            <w:noProof/>
          </w:rPr>
          <w:tab/>
        </w:r>
        <w:r>
          <w:rPr>
            <w:noProof/>
          </w:rPr>
          <w:fldChar w:fldCharType="begin"/>
        </w:r>
        <w:r>
          <w:rPr>
            <w:noProof/>
          </w:rPr>
          <w:instrText xml:space="preserve"> PAGEREF _Toc48667830 \h </w:instrText>
        </w:r>
        <w:r>
          <w:rPr>
            <w:noProof/>
          </w:rPr>
        </w:r>
        <w:r>
          <w:rPr>
            <w:noProof/>
          </w:rPr>
          <w:fldChar w:fldCharType="separate"/>
        </w:r>
        <w:r>
          <w:rPr>
            <w:noProof/>
          </w:rPr>
          <w:t>13</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Pr="00B27007">
          <w:rPr>
            <w:rStyle w:val="Hyperlink"/>
            <w:noProof/>
          </w:rPr>
          <w:t>5.2.2 Node State</w:t>
        </w:r>
        <w:r>
          <w:rPr>
            <w:noProof/>
          </w:rPr>
          <w:tab/>
        </w:r>
        <w:r>
          <w:rPr>
            <w:noProof/>
          </w:rPr>
          <w:fldChar w:fldCharType="begin"/>
        </w:r>
        <w:r>
          <w:rPr>
            <w:noProof/>
          </w:rPr>
          <w:instrText xml:space="preserve"> PAGEREF _Toc48667831 \h </w:instrText>
        </w:r>
        <w:r>
          <w:rPr>
            <w:noProof/>
          </w:rPr>
        </w:r>
        <w:r>
          <w:rPr>
            <w:noProof/>
          </w:rPr>
          <w:fldChar w:fldCharType="separate"/>
        </w:r>
        <w:r>
          <w:rPr>
            <w:noProof/>
          </w:rPr>
          <w:t>13</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Pr="00B27007">
          <w:rPr>
            <w:rStyle w:val="Hyperlink"/>
            <w:noProof/>
          </w:rPr>
          <w:t>5.2.3 Node Object Representation</w:t>
        </w:r>
        <w:r>
          <w:rPr>
            <w:noProof/>
          </w:rPr>
          <w:tab/>
        </w:r>
        <w:r>
          <w:rPr>
            <w:noProof/>
          </w:rPr>
          <w:fldChar w:fldCharType="begin"/>
        </w:r>
        <w:r>
          <w:rPr>
            <w:noProof/>
          </w:rPr>
          <w:instrText xml:space="preserve"> PAGEREF _Toc48667832 \h </w:instrText>
        </w:r>
        <w:r>
          <w:rPr>
            <w:noProof/>
          </w:rPr>
        </w:r>
        <w:r>
          <w:rPr>
            <w:noProof/>
          </w:rPr>
          <w:fldChar w:fldCharType="separate"/>
        </w:r>
        <w:r>
          <w:rPr>
            <w:noProof/>
          </w:rPr>
          <w:t>14</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Pr="00B27007">
          <w:rPr>
            <w:rStyle w:val="Hyperlink"/>
            <w:noProof/>
          </w:rPr>
          <w:t>5.2.4 Synchronous Callback Example</w:t>
        </w:r>
        <w:r>
          <w:rPr>
            <w:noProof/>
          </w:rPr>
          <w:tab/>
        </w:r>
        <w:r>
          <w:rPr>
            <w:noProof/>
          </w:rPr>
          <w:fldChar w:fldCharType="begin"/>
        </w:r>
        <w:r>
          <w:rPr>
            <w:noProof/>
          </w:rPr>
          <w:instrText xml:space="preserve"> PAGEREF _Toc48667833 \h </w:instrText>
        </w:r>
        <w:r>
          <w:rPr>
            <w:noProof/>
          </w:rPr>
        </w:r>
        <w:r>
          <w:rPr>
            <w:noProof/>
          </w:rPr>
          <w:fldChar w:fldCharType="separate"/>
        </w:r>
        <w:r>
          <w:rPr>
            <w:noProof/>
          </w:rPr>
          <w:t>14</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Pr="00B27007">
          <w:rPr>
            <w:rStyle w:val="Hyperlink"/>
            <w:noProof/>
          </w:rPr>
          <w:t>5.2.5 Asynchronous Callback Example</w:t>
        </w:r>
        <w:r>
          <w:rPr>
            <w:noProof/>
          </w:rPr>
          <w:tab/>
        </w:r>
        <w:r>
          <w:rPr>
            <w:noProof/>
          </w:rPr>
          <w:fldChar w:fldCharType="begin"/>
        </w:r>
        <w:r>
          <w:rPr>
            <w:noProof/>
          </w:rPr>
          <w:instrText xml:space="preserve"> PAGEREF _Toc48667834 \h </w:instrText>
        </w:r>
        <w:r>
          <w:rPr>
            <w:noProof/>
          </w:rPr>
        </w:r>
        <w:r>
          <w:rPr>
            <w:noProof/>
          </w:rPr>
          <w:fldChar w:fldCharType="separate"/>
        </w:r>
        <w:r>
          <w:rPr>
            <w:noProof/>
          </w:rPr>
          <w:t>14</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Pr="00B27007">
          <w:rPr>
            <w:rStyle w:val="Hyperlink"/>
            <w:noProof/>
          </w:rPr>
          <w:t>5.2.6 Finger Table</w:t>
        </w:r>
        <w:r>
          <w:rPr>
            <w:noProof/>
          </w:rPr>
          <w:tab/>
        </w:r>
        <w:r>
          <w:rPr>
            <w:noProof/>
          </w:rPr>
          <w:fldChar w:fldCharType="begin"/>
        </w:r>
        <w:r>
          <w:rPr>
            <w:noProof/>
          </w:rPr>
          <w:instrText xml:space="preserve"> PAGEREF _Toc48667835 \h </w:instrText>
        </w:r>
        <w:r>
          <w:rPr>
            <w:noProof/>
          </w:rPr>
        </w:r>
        <w:r>
          <w:rPr>
            <w:noProof/>
          </w:rPr>
          <w:fldChar w:fldCharType="separate"/>
        </w:r>
        <w:r>
          <w:rPr>
            <w:noProof/>
          </w:rPr>
          <w:t>15</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Pr="00B27007">
          <w:rPr>
            <w:rStyle w:val="Hyperlink"/>
            <w:noProof/>
          </w:rPr>
          <w:t>5.2.7 Load balancing</w:t>
        </w:r>
        <w:r>
          <w:rPr>
            <w:noProof/>
          </w:rPr>
          <w:tab/>
        </w:r>
        <w:r>
          <w:rPr>
            <w:noProof/>
          </w:rPr>
          <w:fldChar w:fldCharType="begin"/>
        </w:r>
        <w:r>
          <w:rPr>
            <w:noProof/>
          </w:rPr>
          <w:instrText xml:space="preserve"> PAGEREF _Toc48667836 \h </w:instrText>
        </w:r>
        <w:r>
          <w:rPr>
            <w:noProof/>
          </w:rPr>
        </w:r>
        <w:r>
          <w:rPr>
            <w:noProof/>
          </w:rPr>
          <w:fldChar w:fldCharType="separate"/>
        </w:r>
        <w:r>
          <w:rPr>
            <w:noProof/>
          </w:rPr>
          <w:t>15</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Pr="00B27007">
          <w:rPr>
            <w:rStyle w:val="Hyperlink"/>
            <w:noProof/>
          </w:rPr>
          <w:t>5.2.8 Voluntary Node Departure</w:t>
        </w:r>
        <w:r>
          <w:rPr>
            <w:noProof/>
          </w:rPr>
          <w:tab/>
        </w:r>
        <w:r>
          <w:rPr>
            <w:noProof/>
          </w:rPr>
          <w:fldChar w:fldCharType="begin"/>
        </w:r>
        <w:r>
          <w:rPr>
            <w:noProof/>
          </w:rPr>
          <w:instrText xml:space="preserve"> PAGEREF _Toc48667837 \h </w:instrText>
        </w:r>
        <w:r>
          <w:rPr>
            <w:noProof/>
          </w:rPr>
        </w:r>
        <w:r>
          <w:rPr>
            <w:noProof/>
          </w:rPr>
          <w:fldChar w:fldCharType="separate"/>
        </w:r>
        <w:r>
          <w:rPr>
            <w:noProof/>
          </w:rPr>
          <w:t>16</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Pr="00B27007">
          <w:rPr>
            <w:rStyle w:val="Hyperlink"/>
            <w:noProof/>
          </w:rPr>
          <w:t>5.3 Communication Layer</w:t>
        </w:r>
        <w:r>
          <w:rPr>
            <w:noProof/>
          </w:rPr>
          <w:tab/>
        </w:r>
        <w:r>
          <w:rPr>
            <w:noProof/>
          </w:rPr>
          <w:fldChar w:fldCharType="begin"/>
        </w:r>
        <w:r>
          <w:rPr>
            <w:noProof/>
          </w:rPr>
          <w:instrText xml:space="preserve"> PAGEREF _Toc48667838 \h </w:instrText>
        </w:r>
        <w:r>
          <w:rPr>
            <w:noProof/>
          </w:rPr>
        </w:r>
        <w:r>
          <w:rPr>
            <w:noProof/>
          </w:rPr>
          <w:fldChar w:fldCharType="separate"/>
        </w:r>
        <w:r>
          <w:rPr>
            <w:noProof/>
          </w:rPr>
          <w:t>16</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Pr="00B27007">
          <w:rPr>
            <w:rStyle w:val="Hyperlink"/>
            <w:noProof/>
          </w:rPr>
          <w:t>5.3.1 gRPC vs. JSON-RPC</w:t>
        </w:r>
        <w:r>
          <w:rPr>
            <w:noProof/>
          </w:rPr>
          <w:tab/>
        </w:r>
        <w:r>
          <w:rPr>
            <w:noProof/>
          </w:rPr>
          <w:fldChar w:fldCharType="begin"/>
        </w:r>
        <w:r>
          <w:rPr>
            <w:noProof/>
          </w:rPr>
          <w:instrText xml:space="preserve"> PAGEREF _Toc48667839 \h </w:instrText>
        </w:r>
        <w:r>
          <w:rPr>
            <w:noProof/>
          </w:rPr>
        </w:r>
        <w:r>
          <w:rPr>
            <w:noProof/>
          </w:rPr>
          <w:fldChar w:fldCharType="separate"/>
        </w:r>
        <w:r>
          <w:rPr>
            <w:noProof/>
          </w:rPr>
          <w:t>16</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Pr="00B27007">
          <w:rPr>
            <w:rStyle w:val="Hyperlink"/>
            <w:noProof/>
          </w:rPr>
          <w:t>5.3.2 JSON-RPC Server</w:t>
        </w:r>
        <w:r>
          <w:rPr>
            <w:noProof/>
          </w:rPr>
          <w:tab/>
        </w:r>
        <w:r>
          <w:rPr>
            <w:noProof/>
          </w:rPr>
          <w:fldChar w:fldCharType="begin"/>
        </w:r>
        <w:r>
          <w:rPr>
            <w:noProof/>
          </w:rPr>
          <w:instrText xml:space="preserve"> PAGEREF _Toc48667840 \h </w:instrText>
        </w:r>
        <w:r>
          <w:rPr>
            <w:noProof/>
          </w:rPr>
        </w:r>
        <w:r>
          <w:rPr>
            <w:noProof/>
          </w:rPr>
          <w:fldChar w:fldCharType="separate"/>
        </w:r>
        <w:r>
          <w:rPr>
            <w:noProof/>
          </w:rPr>
          <w:t>16</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Pr="00B27007">
          <w:rPr>
            <w:rStyle w:val="Hyperlink"/>
            <w:noProof/>
          </w:rPr>
          <w:t>5.3.3 JSON-RPC Client</w:t>
        </w:r>
        <w:r>
          <w:rPr>
            <w:noProof/>
          </w:rPr>
          <w:tab/>
        </w:r>
        <w:r>
          <w:rPr>
            <w:noProof/>
          </w:rPr>
          <w:fldChar w:fldCharType="begin"/>
        </w:r>
        <w:r>
          <w:rPr>
            <w:noProof/>
          </w:rPr>
          <w:instrText xml:space="preserve"> PAGEREF _Toc48667841 \h </w:instrText>
        </w:r>
        <w:r>
          <w:rPr>
            <w:noProof/>
          </w:rPr>
        </w:r>
        <w:r>
          <w:rPr>
            <w:noProof/>
          </w:rPr>
          <w:fldChar w:fldCharType="separate"/>
        </w:r>
        <w:r>
          <w:rPr>
            <w:noProof/>
          </w:rPr>
          <w:t>17</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Pr="00B27007">
          <w:rPr>
            <w:rStyle w:val="Hyperlink"/>
            <w:noProof/>
          </w:rPr>
          <w:t>5.3.4 Simulating Remote Function Calls</w:t>
        </w:r>
        <w:r>
          <w:rPr>
            <w:noProof/>
          </w:rPr>
          <w:tab/>
        </w:r>
        <w:r>
          <w:rPr>
            <w:noProof/>
          </w:rPr>
          <w:fldChar w:fldCharType="begin"/>
        </w:r>
        <w:r>
          <w:rPr>
            <w:noProof/>
          </w:rPr>
          <w:instrText xml:space="preserve"> PAGEREF _Toc48667842 \h </w:instrText>
        </w:r>
        <w:r>
          <w:rPr>
            <w:noProof/>
          </w:rPr>
        </w:r>
        <w:r>
          <w:rPr>
            <w:noProof/>
          </w:rPr>
          <w:fldChar w:fldCharType="separate"/>
        </w:r>
        <w:r>
          <w:rPr>
            <w:noProof/>
          </w:rPr>
          <w:t>17</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Pr="00B27007">
          <w:rPr>
            <w:rStyle w:val="Hyperlink"/>
            <w:noProof/>
          </w:rPr>
          <w:t>5.4 Storage Layer</w:t>
        </w:r>
        <w:r>
          <w:rPr>
            <w:noProof/>
          </w:rPr>
          <w:tab/>
        </w:r>
        <w:r>
          <w:rPr>
            <w:noProof/>
          </w:rPr>
          <w:fldChar w:fldCharType="begin"/>
        </w:r>
        <w:r>
          <w:rPr>
            <w:noProof/>
          </w:rPr>
          <w:instrText xml:space="preserve"> PAGEREF _Toc48667843 \h </w:instrText>
        </w:r>
        <w:r>
          <w:rPr>
            <w:noProof/>
          </w:rPr>
        </w:r>
        <w:r>
          <w:rPr>
            <w:noProof/>
          </w:rPr>
          <w:fldChar w:fldCharType="separate"/>
        </w:r>
        <w:r>
          <w:rPr>
            <w:noProof/>
          </w:rPr>
          <w:t>18</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Pr="00B27007">
          <w:rPr>
            <w:rStyle w:val="Hyperlink"/>
            <w:noProof/>
          </w:rPr>
          <w:t>5.5 Library Entry Point</w:t>
        </w:r>
        <w:r>
          <w:rPr>
            <w:noProof/>
          </w:rPr>
          <w:tab/>
        </w:r>
        <w:r>
          <w:rPr>
            <w:noProof/>
          </w:rPr>
          <w:fldChar w:fldCharType="begin"/>
        </w:r>
        <w:r>
          <w:rPr>
            <w:noProof/>
          </w:rPr>
          <w:instrText xml:space="preserve"> PAGEREF _Toc48667844 \h </w:instrText>
        </w:r>
        <w:r>
          <w:rPr>
            <w:noProof/>
          </w:rPr>
        </w:r>
        <w:r>
          <w:rPr>
            <w:noProof/>
          </w:rPr>
          <w:fldChar w:fldCharType="separate"/>
        </w:r>
        <w:r>
          <w:rPr>
            <w:noProof/>
          </w:rPr>
          <w:t>18</w:t>
        </w:r>
        <w:r>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Pr="00B27007">
          <w:rPr>
            <w:rStyle w:val="Hyperlink"/>
            <w:noProof/>
          </w:rPr>
          <w:t>6</w:t>
        </w:r>
        <w:r>
          <w:rPr>
            <w:rFonts w:asciiTheme="minorHAnsi" w:eastAsiaTheme="minorEastAsia" w:hAnsiTheme="minorHAnsi" w:cstheme="minorBidi"/>
            <w:noProof/>
            <w:sz w:val="22"/>
            <w:lang w:val="en-GB" w:eastAsia="en-GB"/>
          </w:rPr>
          <w:tab/>
        </w:r>
        <w:r w:rsidRPr="00B27007">
          <w:rPr>
            <w:rStyle w:val="Hyperlink"/>
            <w:noProof/>
          </w:rPr>
          <w:t>Testing</w:t>
        </w:r>
        <w:r>
          <w:rPr>
            <w:noProof/>
          </w:rPr>
          <w:tab/>
        </w:r>
        <w:r>
          <w:rPr>
            <w:noProof/>
          </w:rPr>
          <w:fldChar w:fldCharType="begin"/>
        </w:r>
        <w:r>
          <w:rPr>
            <w:noProof/>
          </w:rPr>
          <w:instrText xml:space="preserve"> PAGEREF _Toc48667845 \h </w:instrText>
        </w:r>
        <w:r>
          <w:rPr>
            <w:noProof/>
          </w:rPr>
        </w:r>
        <w:r>
          <w:rPr>
            <w:noProof/>
          </w:rPr>
          <w:fldChar w:fldCharType="separate"/>
        </w:r>
        <w:r>
          <w:rPr>
            <w:noProof/>
          </w:rPr>
          <w:t>20</w:t>
        </w:r>
        <w:r>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Pr="00B27007">
          <w:rPr>
            <w:rStyle w:val="Hyperlink"/>
            <w:noProof/>
          </w:rPr>
          <w:t>7</w:t>
        </w:r>
        <w:r>
          <w:rPr>
            <w:rFonts w:asciiTheme="minorHAnsi" w:eastAsiaTheme="minorEastAsia" w:hAnsiTheme="minorHAnsi" w:cstheme="minorBidi"/>
            <w:noProof/>
            <w:sz w:val="22"/>
            <w:lang w:val="en-GB" w:eastAsia="en-GB"/>
          </w:rPr>
          <w:tab/>
        </w:r>
        <w:r w:rsidRPr="00B27007">
          <w:rPr>
            <w:rStyle w:val="Hyperlink"/>
            <w:noProof/>
          </w:rPr>
          <w:t>Future Work</w:t>
        </w:r>
        <w:r>
          <w:rPr>
            <w:noProof/>
          </w:rPr>
          <w:tab/>
        </w:r>
        <w:r>
          <w:rPr>
            <w:noProof/>
          </w:rPr>
          <w:fldChar w:fldCharType="begin"/>
        </w:r>
        <w:r>
          <w:rPr>
            <w:noProof/>
          </w:rPr>
          <w:instrText xml:space="preserve"> PAGEREF _Toc48667846 \h </w:instrText>
        </w:r>
        <w:r>
          <w:rPr>
            <w:noProof/>
          </w:rPr>
        </w:r>
        <w:r>
          <w:rPr>
            <w:noProof/>
          </w:rPr>
          <w:fldChar w:fldCharType="separate"/>
        </w:r>
        <w:r>
          <w:rPr>
            <w:noProof/>
          </w:rPr>
          <w:t>21</w:t>
        </w:r>
        <w:r>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Pr="00B27007">
          <w:rPr>
            <w:rStyle w:val="Hyperlink"/>
            <w:noProof/>
          </w:rPr>
          <w:t>8</w:t>
        </w:r>
        <w:r>
          <w:rPr>
            <w:rFonts w:asciiTheme="minorHAnsi" w:eastAsiaTheme="minorEastAsia" w:hAnsiTheme="minorHAnsi" w:cstheme="minorBidi"/>
            <w:noProof/>
            <w:sz w:val="22"/>
            <w:lang w:val="en-GB" w:eastAsia="en-GB"/>
          </w:rPr>
          <w:tab/>
        </w:r>
        <w:r w:rsidRPr="00B27007">
          <w:rPr>
            <w:rStyle w:val="Hyperlink"/>
            <w:noProof/>
          </w:rPr>
          <w:t>How To Use This Project</w:t>
        </w:r>
        <w:r>
          <w:rPr>
            <w:noProof/>
          </w:rPr>
          <w:tab/>
        </w:r>
        <w:r>
          <w:rPr>
            <w:noProof/>
          </w:rPr>
          <w:fldChar w:fldCharType="begin"/>
        </w:r>
        <w:r>
          <w:rPr>
            <w:noProof/>
          </w:rPr>
          <w:instrText xml:space="preserve"> PAGEREF _Toc48667847 \h </w:instrText>
        </w:r>
        <w:r>
          <w:rPr>
            <w:noProof/>
          </w:rPr>
        </w:r>
        <w:r>
          <w:rPr>
            <w:noProof/>
          </w:rPr>
          <w:fldChar w:fldCharType="separate"/>
        </w:r>
        <w:r>
          <w:rPr>
            <w:noProof/>
          </w:rPr>
          <w:t>2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Pr="00B27007">
          <w:rPr>
            <w:rStyle w:val="Hyperlink"/>
            <w:noProof/>
          </w:rPr>
          <w:t>8.1 Pre-requisites</w:t>
        </w:r>
        <w:r>
          <w:rPr>
            <w:noProof/>
          </w:rPr>
          <w:tab/>
        </w:r>
        <w:r>
          <w:rPr>
            <w:noProof/>
          </w:rPr>
          <w:fldChar w:fldCharType="begin"/>
        </w:r>
        <w:r>
          <w:rPr>
            <w:noProof/>
          </w:rPr>
          <w:instrText xml:space="preserve"> PAGEREF _Toc48667848 \h </w:instrText>
        </w:r>
        <w:r>
          <w:rPr>
            <w:noProof/>
          </w:rPr>
        </w:r>
        <w:r>
          <w:rPr>
            <w:noProof/>
          </w:rPr>
          <w:fldChar w:fldCharType="separate"/>
        </w:r>
        <w:r>
          <w:rPr>
            <w:noProof/>
          </w:rPr>
          <w:t>2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Pr="00B27007">
          <w:rPr>
            <w:rStyle w:val="Hyperlink"/>
            <w:noProof/>
          </w:rPr>
          <w:t>8.2 Downloading dependencies</w:t>
        </w:r>
        <w:r>
          <w:rPr>
            <w:noProof/>
          </w:rPr>
          <w:tab/>
        </w:r>
        <w:r>
          <w:rPr>
            <w:noProof/>
          </w:rPr>
          <w:fldChar w:fldCharType="begin"/>
        </w:r>
        <w:r>
          <w:rPr>
            <w:noProof/>
          </w:rPr>
          <w:instrText xml:space="preserve"> PAGEREF _Toc48667849 \h </w:instrText>
        </w:r>
        <w:r>
          <w:rPr>
            <w:noProof/>
          </w:rPr>
        </w:r>
        <w:r>
          <w:rPr>
            <w:noProof/>
          </w:rPr>
          <w:fldChar w:fldCharType="separate"/>
        </w:r>
        <w:r>
          <w:rPr>
            <w:noProof/>
          </w:rPr>
          <w:t>2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Pr="00B27007">
          <w:rPr>
            <w:rStyle w:val="Hyperlink"/>
            <w:noProof/>
          </w:rPr>
          <w:t>8.3 Setting environment variables</w:t>
        </w:r>
        <w:r>
          <w:rPr>
            <w:noProof/>
          </w:rPr>
          <w:tab/>
        </w:r>
        <w:r>
          <w:rPr>
            <w:noProof/>
          </w:rPr>
          <w:fldChar w:fldCharType="begin"/>
        </w:r>
        <w:r>
          <w:rPr>
            <w:noProof/>
          </w:rPr>
          <w:instrText xml:space="preserve"> PAGEREF _Toc48667850 \h </w:instrText>
        </w:r>
        <w:r>
          <w:rPr>
            <w:noProof/>
          </w:rPr>
        </w:r>
        <w:r>
          <w:rPr>
            <w:noProof/>
          </w:rPr>
          <w:fldChar w:fldCharType="separate"/>
        </w:r>
        <w:r>
          <w:rPr>
            <w:noProof/>
          </w:rPr>
          <w:t>22</w:t>
        </w:r>
        <w:r>
          <w:rPr>
            <w:noProof/>
          </w:rPr>
          <w:fldChar w:fldCharType="end"/>
        </w:r>
      </w:hyperlink>
    </w:p>
    <w:p w:rsidR="00FC44BD" w:rsidRDefault="00FC44BD">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Pr="00B27007">
          <w:rPr>
            <w:rStyle w:val="Hyperlink"/>
            <w:noProof/>
          </w:rPr>
          <w:t>8.4 Running in interactive shell</w:t>
        </w:r>
        <w:r>
          <w:rPr>
            <w:noProof/>
          </w:rPr>
          <w:tab/>
        </w:r>
        <w:r>
          <w:rPr>
            <w:noProof/>
          </w:rPr>
          <w:fldChar w:fldCharType="begin"/>
        </w:r>
        <w:r>
          <w:rPr>
            <w:noProof/>
          </w:rPr>
          <w:instrText xml:space="preserve"> PAGEREF _Toc48667851 \h </w:instrText>
        </w:r>
        <w:r>
          <w:rPr>
            <w:noProof/>
          </w:rPr>
        </w:r>
        <w:r>
          <w:rPr>
            <w:noProof/>
          </w:rPr>
          <w:fldChar w:fldCharType="separate"/>
        </w:r>
        <w:r>
          <w:rPr>
            <w:noProof/>
          </w:rPr>
          <w:t>22</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Pr="00B27007">
          <w:rPr>
            <w:rStyle w:val="Hyperlink"/>
            <w:noProof/>
          </w:rPr>
          <w:t>8.4.1 Running in normal mode</w:t>
        </w:r>
        <w:r>
          <w:rPr>
            <w:noProof/>
          </w:rPr>
          <w:tab/>
        </w:r>
        <w:r>
          <w:rPr>
            <w:noProof/>
          </w:rPr>
          <w:fldChar w:fldCharType="begin"/>
        </w:r>
        <w:r>
          <w:rPr>
            <w:noProof/>
          </w:rPr>
          <w:instrText xml:space="preserve"> PAGEREF _Toc48667852 \h </w:instrText>
        </w:r>
        <w:r>
          <w:rPr>
            <w:noProof/>
          </w:rPr>
        </w:r>
        <w:r>
          <w:rPr>
            <w:noProof/>
          </w:rPr>
          <w:fldChar w:fldCharType="separate"/>
        </w:r>
        <w:r>
          <w:rPr>
            <w:noProof/>
          </w:rPr>
          <w:t>22</w:t>
        </w:r>
        <w:r>
          <w:rPr>
            <w:noProof/>
          </w:rPr>
          <w:fldChar w:fldCharType="end"/>
        </w:r>
      </w:hyperlink>
    </w:p>
    <w:p w:rsidR="00FC44BD" w:rsidRDefault="00FC44BD">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Pr="00B27007">
          <w:rPr>
            <w:rStyle w:val="Hyperlink"/>
            <w:noProof/>
          </w:rPr>
          <w:t>8.4.2 Running in simulation mode</w:t>
        </w:r>
        <w:r>
          <w:rPr>
            <w:noProof/>
          </w:rPr>
          <w:tab/>
        </w:r>
        <w:r>
          <w:rPr>
            <w:noProof/>
          </w:rPr>
          <w:fldChar w:fldCharType="begin"/>
        </w:r>
        <w:r>
          <w:rPr>
            <w:noProof/>
          </w:rPr>
          <w:instrText xml:space="preserve"> PAGEREF _Toc48667853 \h </w:instrText>
        </w:r>
        <w:r>
          <w:rPr>
            <w:noProof/>
          </w:rPr>
        </w:r>
        <w:r>
          <w:rPr>
            <w:noProof/>
          </w:rPr>
          <w:fldChar w:fldCharType="separate"/>
        </w:r>
        <w:r>
          <w:rPr>
            <w:noProof/>
          </w:rPr>
          <w:t>22</w:t>
        </w:r>
        <w:r>
          <w:rPr>
            <w:noProof/>
          </w:rPr>
          <w:fldChar w:fldCharType="end"/>
        </w:r>
      </w:hyperlink>
    </w:p>
    <w:p w:rsidR="00FC44BD" w:rsidRDefault="00FC44B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Pr="00B27007">
          <w:rPr>
            <w:rStyle w:val="Hyperlink"/>
            <w:noProof/>
          </w:rPr>
          <w:t>9</w:t>
        </w:r>
        <w:r>
          <w:rPr>
            <w:rFonts w:asciiTheme="minorHAnsi" w:eastAsiaTheme="minorEastAsia" w:hAnsiTheme="minorHAnsi" w:cstheme="minorBidi"/>
            <w:noProof/>
            <w:sz w:val="22"/>
            <w:lang w:val="en-GB" w:eastAsia="en-GB"/>
          </w:rPr>
          <w:tab/>
        </w:r>
        <w:r w:rsidRPr="00B27007">
          <w:rPr>
            <w:rStyle w:val="Hyperlink"/>
            <w:noProof/>
          </w:rPr>
          <w:t>Professional Issues</w:t>
        </w:r>
        <w:r>
          <w:rPr>
            <w:noProof/>
          </w:rPr>
          <w:tab/>
        </w:r>
        <w:r>
          <w:rPr>
            <w:noProof/>
          </w:rPr>
          <w:fldChar w:fldCharType="begin"/>
        </w:r>
        <w:r>
          <w:rPr>
            <w:noProof/>
          </w:rPr>
          <w:instrText xml:space="preserve"> PAGEREF _Toc48667854 \h </w:instrText>
        </w:r>
        <w:r>
          <w:rPr>
            <w:noProof/>
          </w:rPr>
        </w:r>
        <w:r>
          <w:rPr>
            <w:noProof/>
          </w:rPr>
          <w:fldChar w:fldCharType="separate"/>
        </w:r>
        <w:r>
          <w:rPr>
            <w:noProof/>
          </w:rPr>
          <w:t>23</w:t>
        </w:r>
        <w:r>
          <w:rPr>
            <w:noProof/>
          </w:rPr>
          <w:fldChar w:fldCharType="end"/>
        </w:r>
      </w:hyperlink>
    </w:p>
    <w:p w:rsidR="00FC44BD" w:rsidRDefault="00FC44BD">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Pr="00B27007">
          <w:rPr>
            <w:rStyle w:val="Hyperlink"/>
            <w:noProof/>
          </w:rPr>
          <w:t>10 Self-Assessment</w:t>
        </w:r>
        <w:r>
          <w:rPr>
            <w:noProof/>
          </w:rPr>
          <w:tab/>
        </w:r>
        <w:r>
          <w:rPr>
            <w:noProof/>
          </w:rPr>
          <w:fldChar w:fldCharType="begin"/>
        </w:r>
        <w:r>
          <w:rPr>
            <w:noProof/>
          </w:rPr>
          <w:instrText xml:space="preserve"> PAGEREF _Toc48667855 \h </w:instrText>
        </w:r>
        <w:r>
          <w:rPr>
            <w:noProof/>
          </w:rPr>
        </w:r>
        <w:r>
          <w:rPr>
            <w:noProof/>
          </w:rPr>
          <w:fldChar w:fldCharType="separate"/>
        </w:r>
        <w:r>
          <w:rPr>
            <w:noProof/>
          </w:rPr>
          <w:t>24</w:t>
        </w:r>
        <w:r>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FE4F5F" w:rsidRPr="00C454BB" w:rsidRDefault="00FE4F5F"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FE4F5F" w:rsidRPr="00C454BB" w:rsidRDefault="00FE4F5F"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ultra node (peer) structure; with leaf nodes connected to a small set of ultra nodes (around 3) and the ultra nodes having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FE4F5F" w:rsidRPr="0037635A" w:rsidRDefault="00FE4F5F"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FE4F5F" w:rsidRPr="0037635A" w:rsidRDefault="00FE4F5F"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FE4F5F" w:rsidRPr="00BC1269" w:rsidRDefault="00FE4F5F"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FE4F5F" w:rsidRPr="00BC1269" w:rsidRDefault="00FE4F5F"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FE4F5F" w:rsidRPr="00063EEF" w:rsidRDefault="00FE4F5F"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FE4F5F" w:rsidRPr="00063EEF" w:rsidRDefault="00FE4F5F"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41856"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r>
        <w:rPr>
          <w:i/>
          <w:iCs/>
        </w:rPr>
        <w:t>i</w:t>
      </w:r>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FE4F5F" w:rsidRPr="00761C16" w:rsidRDefault="00FE4F5F"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FE4F5F" w:rsidRPr="00761C16" w:rsidRDefault="00FE4F5F"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FE4F5F" w:rsidRPr="00CB1A42" w:rsidRDefault="00FE4F5F"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FE4F5F" w:rsidRPr="00CB1A42" w:rsidRDefault="00FE4F5F"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lastRenderedPageBreak/>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52096"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FE4F5F" w:rsidRPr="00FD1410" w:rsidRDefault="00FE4F5F"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FE4F5F" w:rsidRPr="00FD1410" w:rsidRDefault="00FE4F5F"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6192"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FE4F5F" w:rsidRPr="00F23522" w:rsidRDefault="00FE4F5F"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FE4F5F" w:rsidRPr="00F23522" w:rsidRDefault="00FE4F5F"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60288"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FE4F5F" w:rsidRPr="00C10B06" w:rsidRDefault="00FE4F5F"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FE4F5F" w:rsidRPr="00C10B06" w:rsidRDefault="00FE4F5F"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t>ess</w:t>
      </w:r>
      <w:r w:rsidR="003F562A">
        <w:t>o</w:t>
      </w:r>
      <w:r>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80768" behindDoc="0" locked="0" layoutInCell="1" allowOverlap="1">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FE4F5F" w:rsidRPr="003070C6" w:rsidRDefault="00FE4F5F"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8pt;margin-top:80.2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FE4F5F" w:rsidRDefault="00FE4F5F"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FE4F5F" w:rsidRDefault="00FE4F5F"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FE4F5F" w:rsidRDefault="00FE4F5F"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FE4F5F" w:rsidRDefault="00FE4F5F"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FE4F5F" w:rsidRPr="003070C6" w:rsidRDefault="00FE4F5F"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The system 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gives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9200"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FE4F5F" w:rsidRPr="00E60209" w:rsidRDefault="00FE4F5F"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FE4F5F" w:rsidRDefault="00FE4F5F"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FE4F5F" w:rsidRDefault="00FE4F5F"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FE4F5F" w:rsidRDefault="00FE4F5F"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FE4F5F" w:rsidRDefault="00FE4F5F"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FE4F5F" w:rsidRDefault="00FE4F5F"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FE4F5F" w:rsidRPr="00E60209" w:rsidRDefault="00FE4F5F"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3296" behindDoc="0" locked="0" layoutInCell="1" allowOverlap="1">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rsidR="00FE4F5F" w:rsidRPr="00154D1B" w:rsidRDefault="00FE4F5F"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FE4F5F" w:rsidRPr="00154D1B" w:rsidRDefault="00FE4F5F"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877011" w:rsidRDefault="00681A59" w:rsidP="003830AC">
      <w:r>
        <w:t xml:space="preserve">In this implementation, the entry point layer would b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877011" w:rsidRDefault="00877011">
      <w:r>
        <w:br w:type="page"/>
      </w:r>
    </w:p>
    <w:p w:rsidR="00681A59" w:rsidRDefault="00877011" w:rsidP="00877011">
      <w:pPr>
        <w:pStyle w:val="Heading2"/>
        <w:numPr>
          <w:ilvl w:val="0"/>
          <w:numId w:val="0"/>
        </w:numPr>
        <w:ind w:left="216"/>
      </w:pPr>
      <w:bookmarkStart w:id="22" w:name="_Toc48667829"/>
      <w:r>
        <w:lastRenderedPageBreak/>
        <w:t>5.2 Node</w:t>
      </w:r>
      <w:r w:rsidR="001658C2">
        <w:t xml:space="preserve"> Logic</w:t>
      </w:r>
      <w:bookmarkEnd w:id="22"/>
    </w:p>
    <w:p w:rsidR="001658C2" w:rsidRDefault="0094468B" w:rsidP="0094468B">
      <w:pPr>
        <w:pStyle w:val="Heading3"/>
        <w:numPr>
          <w:ilvl w:val="0"/>
          <w:numId w:val="0"/>
        </w:numPr>
        <w:ind w:left="360"/>
      </w:pPr>
      <w:bookmarkStart w:id="23" w:name="_Toc4866783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w:t>
      </w:r>
      <w:r w:rsidR="008919F3">
        <w:rPr>
          <w:i/>
          <w:iCs/>
        </w:rPr>
        <w:t>handle_call</w:t>
      </w:r>
      <w:r w:rsidR="008919F3">
        <w:t xml:space="preserve"> which is the most common interface implementation used in the module.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667831"/>
      <w:r>
        <w:t>5.2.2 Node State</w:t>
      </w:r>
      <w:bookmarkEnd w:id="24"/>
    </w:p>
    <w:p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0F4DE0">
        <w:t xml:space="preserve">. As shown in figure 13, a node will start with some default values in its state, but these values can be overridden during the </w:t>
      </w:r>
      <w:r w:rsidR="000F4DE0">
        <w:rPr>
          <w:i/>
          <w:iCs/>
        </w:rPr>
        <w:t>init</w:t>
      </w:r>
      <w:r w:rsidR="000F4DE0">
        <w:t xml:space="preserve"> function in the ChordNode module</w:t>
      </w:r>
    </w:p>
    <w:p w:rsidR="0032147A" w:rsidRDefault="000F4DE0" w:rsidP="0032147A">
      <w:r>
        <w:rPr>
          <w:noProof/>
        </w:rPr>
        <mc:AlternateContent>
          <mc:Choice Requires="wpg">
            <w:drawing>
              <wp:anchor distT="0" distB="0" distL="114300" distR="114300" simplePos="0" relativeHeight="251707392" behindDoc="0" locked="0" layoutInCell="1" allowOverlap="1">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rsidR="00FE4F5F" w:rsidRPr="003A5652" w:rsidRDefault="00FE4F5F"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28"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FE4F5F" w:rsidRPr="003A5652" w:rsidRDefault="00FE4F5F"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rsidR="00937CFF" w:rsidRDefault="00937CFF">
      <w:r>
        <w:br w:type="page"/>
      </w:r>
    </w:p>
    <w:p w:rsidR="00B004F2" w:rsidRDefault="00B004F2" w:rsidP="00B004F2">
      <w:pPr>
        <w:pStyle w:val="Heading3"/>
        <w:numPr>
          <w:ilvl w:val="0"/>
          <w:numId w:val="0"/>
        </w:numPr>
        <w:ind w:left="360"/>
      </w:pPr>
      <w:bookmarkStart w:id="25" w:name="_Toc48667832"/>
      <w:r>
        <w:lastRenderedPageBreak/>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CNode.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6" w:name="_Toc48667833"/>
      <w:r>
        <w:t>5.2.</w:t>
      </w:r>
      <w:r w:rsidR="00B004F2">
        <w:t>4</w:t>
      </w:r>
      <w:r>
        <w:t xml:space="preserve"> Synchronous Callback Example</w:t>
      </w:r>
      <w:bookmarkEnd w:id="26"/>
    </w:p>
    <w:p w:rsidR="00937CFF" w:rsidRDefault="00263D3D" w:rsidP="00937CFF">
      <w:r>
        <w:rPr>
          <w:noProof/>
        </w:rPr>
        <mc:AlternateContent>
          <mc:Choice Requires="wpg">
            <w:drawing>
              <wp:anchor distT="0" distB="0" distL="114300" distR="114300" simplePos="0" relativeHeight="251711488"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FE4F5F" w:rsidRPr="002A4B48" w:rsidRDefault="00FE4F5F"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0"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FE4F5F" w:rsidRPr="002A4B48" w:rsidRDefault="00FE4F5F"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 xml:space="preserve">and used in the GenServer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callbacks is a tuple with the format {:reply, any_value, state}. The node state, whether mutated or not, must be passed as part of that output tuple.</w:t>
      </w:r>
    </w:p>
    <w:p w:rsidR="008D4417" w:rsidRPr="008D4417" w:rsidRDefault="008D4417" w:rsidP="009668B6">
      <w:pPr>
        <w:pStyle w:val="Heading3"/>
        <w:numPr>
          <w:ilvl w:val="0"/>
          <w:numId w:val="0"/>
        </w:numPr>
        <w:ind w:left="360"/>
      </w:pPr>
      <w:bookmarkStart w:id="27" w:name="_Toc48667834"/>
      <w:r>
        <w:t>5.2.</w:t>
      </w:r>
      <w:r w:rsidR="00B004F2">
        <w:t>5</w:t>
      </w:r>
      <w:r>
        <w:t xml:space="preserve"> Asynchronous Callback Example</w:t>
      </w:r>
      <w:bookmarkEnd w:id="27"/>
    </w:p>
    <w:p w:rsidR="00937CFF" w:rsidRDefault="00C52B84" w:rsidP="00937CFF">
      <w:r>
        <w:rPr>
          <w:noProof/>
        </w:rPr>
        <mc:AlternateContent>
          <mc:Choice Requires="wpg">
            <w:drawing>
              <wp:anchor distT="0" distB="0" distL="114300" distR="114300" simplePos="0" relativeHeight="251715584"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FE4F5F" w:rsidRPr="006719D4" w:rsidRDefault="00FE4F5F"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2"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FE4F5F" w:rsidRPr="006719D4" w:rsidRDefault="00FE4F5F"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r w:rsidR="00701A2B">
        <w:rPr>
          <w:i/>
          <w:iCs/>
        </w:rPr>
        <w:t>handle_cas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r w:rsidR="00C52B84">
        <w:rPr>
          <w:i/>
          <w:iCs/>
        </w:rPr>
        <w:t xml:space="preserve">handle_call, </w:t>
      </w:r>
      <w:r w:rsidR="00C52B84">
        <w:t xml:space="preserve">these asynchronous are accessed in this case by calling </w:t>
      </w:r>
      <w:r w:rsidR="00C52B84">
        <w:rPr>
          <w:i/>
          <w:iCs/>
        </w:rPr>
        <w:t>GenServer.cast({:notify, node})</w:t>
      </w:r>
      <w:r w:rsidR="00C52B84">
        <w:t>. The output of this callback is a tuple with the :noreply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 xml:space="preserve">check_predecessor() </w:t>
      </w:r>
      <w:r w:rsidR="008E4E42">
        <w:t xml:space="preserve">which checks if a node’s predecessor has failed. The function below runs </w:t>
      </w:r>
      <w:r w:rsidR="008E4E42">
        <w:rPr>
          <w:i/>
          <w:iCs/>
        </w:rPr>
        <w:t xml:space="preserve">check_predecessor()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937CFF" w:rsidRPr="00937CFF" w:rsidRDefault="008E4E42" w:rsidP="00937CFF">
      <w:r>
        <w:rPr>
          <w:noProof/>
        </w:rPr>
        <mc:AlternateContent>
          <mc:Choice Requires="wpg">
            <w:drawing>
              <wp:anchor distT="0" distB="0" distL="114300" distR="114300" simplePos="0" relativeHeight="251719680"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FE4F5F" w:rsidRPr="005533AD" w:rsidRDefault="00FE4F5F"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4"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FE4F5F" w:rsidRPr="005533AD" w:rsidRDefault="00FE4F5F"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8" w:name="_Toc48667835"/>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9" w:name="_Toc48667836"/>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0" w:name="_Toc48667837"/>
      <w:r>
        <w:lastRenderedPageBreak/>
        <w:t>5.2.</w:t>
      </w:r>
      <w:r w:rsidR="00B004F2">
        <w:t>8</w:t>
      </w:r>
      <w:r>
        <w:t xml:space="preserve"> Voluntary Node Departure</w:t>
      </w:r>
      <w:bookmarkEnd w:id="30"/>
    </w:p>
    <w:p w:rsidR="00716D6B" w:rsidRPr="00716D6B" w:rsidRDefault="00492067" w:rsidP="00716D6B">
      <w:r>
        <w:t>Voluntary node departures in Chord are treated as failures as the protocol focuses on robustness in the event of failures. Two enhancements proposed by Stoica et al. to improve performance in this event are</w:t>
      </w:r>
      <w:r w:rsidR="00962673">
        <w:t xml:space="preserve"> having a node transfer its keys to its successor and notifying both the successor and predecessor of its departure. Both of these have been integrated into </w:t>
      </w:r>
      <w:r w:rsidR="00BD3276">
        <w:t xml:space="preserve">Elixir’s ‘let it crash’ behavior by using GenServer’s </w:t>
      </w:r>
      <w:r w:rsidR="00BD3276">
        <w:rPr>
          <w:i/>
          <w:iCs/>
        </w:rPr>
        <w:t xml:space="preserve">terminate() </w:t>
      </w:r>
      <w:r w:rsidR="00BD3276">
        <w:t>callback; which is called if an exception is raised in the node process or the process supervisor sends an exit signal.</w:t>
      </w:r>
    </w:p>
    <w:p w:rsidR="00937CFF" w:rsidRDefault="00937CFF" w:rsidP="00937CFF"/>
    <w:p w:rsidR="007358BF" w:rsidRPr="007358BF" w:rsidRDefault="007358BF" w:rsidP="00A44F46">
      <w:pPr>
        <w:pStyle w:val="Heading2"/>
        <w:numPr>
          <w:ilvl w:val="0"/>
          <w:numId w:val="0"/>
        </w:numPr>
        <w:ind w:left="216"/>
      </w:pPr>
      <w:bookmarkStart w:id="31" w:name="_Toc48667838"/>
      <w:r>
        <w:t>5.3 Communication Layer</w:t>
      </w:r>
      <w:bookmarkEnd w:id="31"/>
    </w:p>
    <w:p w:rsidR="00CD7D8D" w:rsidRDefault="00CD7D8D" w:rsidP="00CD7D8D">
      <w:pPr>
        <w:pStyle w:val="Heading3"/>
        <w:numPr>
          <w:ilvl w:val="0"/>
          <w:numId w:val="0"/>
        </w:numPr>
        <w:ind w:left="360"/>
      </w:pPr>
      <w:bookmarkStart w:id="32" w:name="_Toc48667839"/>
      <w:r>
        <w:t>5.3.1 gRPC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gRPC and JSON-RPC. gRPC would be advantageous </w:t>
      </w:r>
      <w:r w:rsidR="00AE3C1B">
        <w:t>due to its focus on high performance, support for multiple programming languages and efficient data transfer using proto</w:t>
      </w:r>
      <w:r w:rsidR="00CF0BCF">
        <w:t>col buffers (protobufs).</w:t>
      </w:r>
      <w:r w:rsidR="00C07B93">
        <w:t xml:space="preserve"> However, the issue</w:t>
      </w:r>
      <w:r w:rsidR="000F7811">
        <w:t xml:space="preserve"> faced was the lack of a mature, stable Elixir gRPC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3" w:name="_Toc48667840"/>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r>
        <w:rPr>
          <w:i/>
          <w:iCs/>
        </w:rPr>
        <w:t>Process.register()</w:t>
      </w:r>
      <w:r>
        <w:t xml:space="preserve"> function. This is useful as node processes can be identified using their node IDs and, in this system,, the naming convention being “Node_&lt;node-id&gt;”.</w:t>
      </w:r>
    </w:p>
    <w:p w:rsidR="00F213CB" w:rsidRDefault="00F213CB" w:rsidP="00CD7D8D"/>
    <w:p w:rsidR="00911DCD" w:rsidRDefault="00911DCD">
      <w:r>
        <w:br w:type="page"/>
      </w:r>
    </w:p>
    <w:p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r w:rsidR="003C7A8B">
        <w:rPr>
          <w:i/>
          <w:iCs/>
        </w:rPr>
        <w:t>find_successor()</w:t>
      </w:r>
      <w:r w:rsidR="003C7A8B">
        <w:t xml:space="preserve"> method shown below.</w:t>
      </w:r>
    </w:p>
    <w:p w:rsidR="00937CFF" w:rsidRDefault="00FD5F0F" w:rsidP="00937CFF">
      <w:r>
        <w:rPr>
          <w:noProof/>
        </w:rPr>
        <mc:AlternateContent>
          <mc:Choice Requires="wpg">
            <w:drawing>
              <wp:anchor distT="0" distB="0" distL="114300" distR="114300" simplePos="0" relativeHeight="251723776"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FE4F5F" w:rsidRPr="00F6330B" w:rsidRDefault="00FE4F5F"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6"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FE4F5F" w:rsidRPr="00F6330B" w:rsidRDefault="00FE4F5F"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Pr="00320057" w:rsidRDefault="00320057" w:rsidP="00320057"/>
    <w:p w:rsidR="00320057" w:rsidRDefault="00123C37" w:rsidP="00123C37">
      <w:pPr>
        <w:pStyle w:val="Heading3"/>
        <w:numPr>
          <w:ilvl w:val="0"/>
          <w:numId w:val="0"/>
        </w:numPr>
        <w:ind w:left="360"/>
      </w:pPr>
      <w:bookmarkStart w:id="34" w:name="_Toc48667841"/>
      <w:r>
        <w:t>5.3.3 JSON-RPC Client</w:t>
      </w:r>
      <w:bookmarkEnd w:id="34"/>
    </w:p>
    <w:p w:rsidR="00320057" w:rsidRPr="003E205E" w:rsidRDefault="003E205E" w:rsidP="00320057">
      <w:r>
        <w:rPr>
          <w:noProof/>
        </w:rPr>
        <mc:AlternateContent>
          <mc:Choice Requires="wpg">
            <w:drawing>
              <wp:anchor distT="0" distB="0" distL="114300" distR="114300" simplePos="0" relativeHeight="251727872"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FE4F5F" w:rsidRPr="003968C1" w:rsidRDefault="00FE4F5F"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38"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FE4F5F" w:rsidRPr="003968C1" w:rsidRDefault="00FE4F5F"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CNode struct and relevant parameters. In the example below, if the module was named ‘RemoteNode’, then the remote call would be invoked by calling </w:t>
      </w:r>
      <w:r w:rsidRPr="003E205E">
        <w:rPr>
          <w:i/>
          <w:iCs/>
        </w:rPr>
        <w:t>RemoteNode.find_successor</w:t>
      </w:r>
      <w:r>
        <w:rPr>
          <w:i/>
          <w:iCs/>
        </w:rPr>
        <w:t xml:space="preserve">(&lt;destination&gt;, node_id)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5" w:name="_Toc48667842"/>
      <w:r>
        <w:t>5.3.4 Simulating Remote Function Calls</w:t>
      </w:r>
      <w:bookmarkEnd w:id="35"/>
    </w:p>
    <w:p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r w:rsidR="00694EFA">
        <w:rPr>
          <w:i/>
          <w:iCs/>
        </w:rPr>
        <w:t>find_successor()</w:t>
      </w:r>
      <w:r w:rsidR="00694EFA">
        <w:t xml:space="preserve"> as an example again, invoking this method, assuming invocation by calling </w:t>
      </w:r>
      <w:r w:rsidR="00694EFA">
        <w:rPr>
          <w:i/>
          <w:iCs/>
        </w:rPr>
        <w:t>RemoteNode.find_successor()</w:t>
      </w:r>
      <w:r w:rsidR="00694EFA">
        <w:t>, the function in the transport simulation module would have the same logic as figure 17 of the JSON-RPC server.</w:t>
      </w:r>
    </w:p>
    <w:p w:rsidR="00836AC4" w:rsidRDefault="00836AC4" w:rsidP="00726BC9"/>
    <w:p w:rsidR="00DD0F38" w:rsidRDefault="00DD0F38">
      <w:pPr>
        <w:rPr>
          <w:rFonts w:eastAsia="MS ????"/>
          <w:b/>
          <w:bCs/>
          <w:sz w:val="28"/>
          <w:szCs w:val="26"/>
          <w:lang w:val="en-GB"/>
        </w:rPr>
      </w:pPr>
      <w:r>
        <w:br w:type="page"/>
      </w:r>
    </w:p>
    <w:p w:rsidR="00836AC4" w:rsidRDefault="00836AC4" w:rsidP="00836AC4">
      <w:pPr>
        <w:pStyle w:val="Heading2"/>
        <w:numPr>
          <w:ilvl w:val="0"/>
          <w:numId w:val="0"/>
        </w:numPr>
        <w:ind w:left="216"/>
      </w:pPr>
      <w:bookmarkStart w:id="36" w:name="_Toc48667843"/>
      <w:r>
        <w:lastRenderedPageBreak/>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 basis; processes representing a node and Mnesia being tailored for large distributed applications where processes are sharing data.</w:t>
      </w:r>
    </w:p>
    <w:p w:rsidR="002E7E92" w:rsidRDefault="002E7E92" w:rsidP="00836AC4"/>
    <w:p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rsidR="0082591B" w:rsidRDefault="0082591B" w:rsidP="00836AC4"/>
    <w:p w:rsidR="0082591B" w:rsidRDefault="0082591B" w:rsidP="0082591B">
      <w:pPr>
        <w:pStyle w:val="Heading2"/>
        <w:numPr>
          <w:ilvl w:val="0"/>
          <w:numId w:val="0"/>
        </w:numPr>
        <w:ind w:left="216"/>
      </w:pPr>
      <w:bookmarkStart w:id="37" w:name="_Toc48667844"/>
      <w:r>
        <w:t>5.5 Library Entry Point</w:t>
      </w:r>
      <w:bookmarkEnd w:id="37"/>
    </w:p>
    <w:p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config.exs</w:t>
      </w:r>
      <w:r w:rsidR="0080745F">
        <w:rPr>
          <w:i/>
          <w:iCs/>
        </w:rPr>
        <w:t xml:space="preserve"> </w:t>
      </w:r>
      <w:r w:rsidR="0080745F">
        <w:t xml:space="preserve">or at run-time using the built in function </w:t>
      </w:r>
      <w:r w:rsidR="0080745F">
        <w:rPr>
          <w:i/>
          <w:iCs/>
        </w:rPr>
        <w:t>Application.get_env(Application_name,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31968"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FE4F5F" w:rsidRPr="0058303E" w:rsidRDefault="00FE4F5F"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0"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FE4F5F" w:rsidRPr="0058303E" w:rsidRDefault="00FE4F5F"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r>
        <w:rPr>
          <w:i/>
          <w:iCs/>
        </w:rPr>
        <w:t>Supervisor.start_link()</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lastRenderedPageBreak/>
        <w:t xml:space="preserve">Other functions in this layer are a </w:t>
      </w:r>
      <w:r>
        <w:rPr>
          <w:i/>
          <w:iCs/>
        </w:rPr>
        <w:t>stop()</w:t>
      </w:r>
      <w:r>
        <w:t xml:space="preserve"> function which calls </w:t>
      </w:r>
      <w:r>
        <w:rPr>
          <w:i/>
          <w:iCs/>
        </w:rPr>
        <w:t>Supervisor.stop()</w:t>
      </w:r>
      <w:r>
        <w:t xml:space="preserve">; halting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StateAgent,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config.exs file or </w:t>
      </w:r>
      <w:r w:rsidR="00B25403">
        <w:rPr>
          <w:i/>
          <w:iCs/>
        </w:rPr>
        <w:t>Application.put_env()</w:t>
      </w:r>
      <w:r w:rsidR="00B25403">
        <w:t xml:space="preserve"> at run-time (this function is used later in testing).</w:t>
      </w:r>
      <w:r w:rsidR="00B86CBF">
        <w:t xml:space="preserve"> The difference with normal mode is that only node processes are passed to the supervisor; the number of nodes being the </w:t>
      </w:r>
      <w:r w:rsidR="00B86CBF" w:rsidRPr="00B86CBF">
        <w:rPr>
          <w:i/>
          <w:iCs/>
        </w:rPr>
        <w:t>network_size</w:t>
      </w:r>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8" w:name="_Toc48667845"/>
      <w:r>
        <w:lastRenderedPageBreak/>
        <w:t>Testing</w:t>
      </w:r>
      <w:bookmarkEnd w:id="38"/>
    </w:p>
    <w:p w:rsidR="00450A56" w:rsidRDefault="00450A56" w:rsidP="00450A56">
      <w:pPr>
        <w:pStyle w:val="Heading1"/>
        <w:numPr>
          <w:ilvl w:val="0"/>
          <w:numId w:val="4"/>
        </w:numPr>
      </w:pPr>
      <w:bookmarkStart w:id="39" w:name="_Toc48667846"/>
      <w:r>
        <w:lastRenderedPageBreak/>
        <w:t>Future Work</w:t>
      </w:r>
      <w:bookmarkEnd w:id="39"/>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A41669">
        <w:t>; that i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 xml:space="preserve">Apart from improving robustness through more code, more work needs to be done in improving the code quality of the existing implementation;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0" w:name="_Toc48667847"/>
      <w:r>
        <w:lastRenderedPageBreak/>
        <w:t xml:space="preserve">How To Use </w:t>
      </w:r>
      <w:r w:rsidR="003274B5">
        <w:t>This</w:t>
      </w:r>
      <w:r>
        <w:t xml:space="preserve"> Project</w:t>
      </w:r>
      <w:bookmarkEnd w:id="40"/>
    </w:p>
    <w:p w:rsidR="00580750" w:rsidRDefault="00580750" w:rsidP="00580750">
      <w:pPr>
        <w:pStyle w:val="Heading2"/>
        <w:numPr>
          <w:ilvl w:val="0"/>
          <w:numId w:val="0"/>
        </w:numPr>
        <w:ind w:left="216"/>
      </w:pPr>
      <w:bookmarkStart w:id="41" w:name="_Toc48667848"/>
      <w:r>
        <w:t>8.1 Pre</w:t>
      </w:r>
      <w:r w:rsidR="0099508A">
        <w:t>-</w:t>
      </w:r>
      <w:r>
        <w:t>requisites</w:t>
      </w:r>
      <w:bookmarkEnd w:id="41"/>
    </w:p>
    <w:p w:rsidR="00FF10C8" w:rsidRDefault="00580750" w:rsidP="00580750">
      <w:r>
        <w:t>Running the project code requires Elixir v1.10 or later installed on the computer</w:t>
      </w:r>
      <w:r w:rsidR="0099508A">
        <w:t xml:space="preserve"> with installation instructions available at </w:t>
      </w:r>
      <w:hyperlink r:id="rId41"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2" w:name="_Toc48667849"/>
      <w:r>
        <w:t>8.2 Downloading dependencies</w:t>
      </w:r>
      <w:bookmarkEnd w:id="42"/>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mix deps.get</w:t>
      </w:r>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3" w:name="_Toc48667850"/>
      <w:r>
        <w:t>8.3 Setting environment variables</w:t>
      </w:r>
      <w:bookmarkEnd w:id="43"/>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config.exs</w:t>
      </w:r>
      <w:r>
        <w:t xml:space="preserve"> under the section </w:t>
      </w:r>
      <w:r>
        <w:rPr>
          <w:i/>
          <w:iCs/>
        </w:rPr>
        <w:t>config :chord.</w:t>
      </w:r>
    </w:p>
    <w:p w:rsidR="00FF10C8" w:rsidRDefault="00FF10C8" w:rsidP="00FF10C8">
      <w:pPr>
        <w:pStyle w:val="Heading2"/>
        <w:numPr>
          <w:ilvl w:val="0"/>
          <w:numId w:val="0"/>
        </w:numPr>
        <w:ind w:left="216"/>
      </w:pPr>
      <w:bookmarkStart w:id="44" w:name="_Toc48667851"/>
      <w:r>
        <w:t>8.</w:t>
      </w:r>
      <w:r w:rsidR="00BD4022">
        <w:t>4</w:t>
      </w:r>
      <w:r>
        <w:t xml:space="preserve"> Running in interactive shell</w:t>
      </w:r>
      <w:bookmarkEnd w:id="44"/>
    </w:p>
    <w:p w:rsidR="00BD4022" w:rsidRPr="005C7159" w:rsidRDefault="00135AA7" w:rsidP="00135AA7">
      <w:pPr>
        <w:rPr>
          <w:i/>
          <w:iCs/>
        </w:rPr>
      </w:pPr>
      <w:r>
        <w:t>Elixir comes with an interactive shell to run commands or access documentation for built-in functions</w:t>
      </w:r>
      <w:r w:rsidR="00D61C7C">
        <w:t xml:space="preserve">; accessible by typing </w:t>
      </w:r>
      <w:r w:rsidR="00D61C7C">
        <w:rPr>
          <w:i/>
          <w:iCs/>
        </w:rPr>
        <w:t xml:space="preserve">iex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r w:rsidR="003274B5">
        <w:rPr>
          <w:i/>
          <w:iCs/>
        </w:rPr>
        <w:t>iex -S mix</w:t>
      </w:r>
      <w:r w:rsidR="00C6267B">
        <w:rPr>
          <w:i/>
          <w:iCs/>
        </w:rPr>
        <w:t>.</w:t>
      </w:r>
    </w:p>
    <w:p w:rsidR="00BD4022" w:rsidRDefault="00BD4022" w:rsidP="00BD4022">
      <w:pPr>
        <w:pStyle w:val="Heading3"/>
        <w:numPr>
          <w:ilvl w:val="0"/>
          <w:numId w:val="0"/>
        </w:numPr>
        <w:ind w:left="360"/>
      </w:pPr>
      <w:bookmarkStart w:id="45" w:name="_Toc48667852"/>
      <w:r>
        <w:t>8.4.1 Running in normal mode</w:t>
      </w:r>
      <w:bookmarkEnd w:id="45"/>
    </w:p>
    <w:p w:rsidR="005C7159" w:rsidRPr="005C7159" w:rsidRDefault="0037656B" w:rsidP="00BD4022">
      <w:pPr>
        <w:rPr>
          <w:i/>
          <w:iCs/>
        </w:rPr>
      </w:pPr>
      <w:r>
        <w:t xml:space="preserve">Chord can be started by running </w:t>
      </w:r>
      <w:r>
        <w:rPr>
          <w:i/>
          <w:iCs/>
        </w:rPr>
        <w:t xml:space="preserve">Chord.start() </w:t>
      </w:r>
      <w:r>
        <w:t xml:space="preserve">and if you wish to join an existing network on start, include the existing node’s ID and address in </w:t>
      </w:r>
      <w:r>
        <w:rPr>
          <w:i/>
          <w:iCs/>
        </w:rPr>
        <w:t xml:space="preserve">config.exs </w:t>
      </w:r>
      <w:r>
        <w:t xml:space="preserve">before starting </w:t>
      </w:r>
      <w:r w:rsidR="00FE4738">
        <w:t xml:space="preserve">the </w:t>
      </w:r>
      <w:r>
        <w:t>iex shell.</w:t>
      </w:r>
      <w:r w:rsidR="00ED6028">
        <w:t xml:space="preserve"> </w:t>
      </w:r>
      <w:r w:rsidR="005C7159">
        <w:t>Finally, s</w:t>
      </w:r>
      <w:r w:rsidR="00ED6028">
        <w:t xml:space="preserve">topping </w:t>
      </w:r>
      <w:r w:rsidR="005C7159">
        <w:t xml:space="preserve">Chord is done by running </w:t>
      </w:r>
      <w:r w:rsidR="005C7159">
        <w:rPr>
          <w:i/>
          <w:iCs/>
        </w:rPr>
        <w:t>Chord.stop().</w:t>
      </w:r>
    </w:p>
    <w:p w:rsidR="005C7159" w:rsidRDefault="005C7159" w:rsidP="005C7159">
      <w:pPr>
        <w:pStyle w:val="Heading3"/>
        <w:numPr>
          <w:ilvl w:val="0"/>
          <w:numId w:val="0"/>
        </w:numPr>
        <w:ind w:left="360"/>
      </w:pPr>
      <w:bookmarkStart w:id="46" w:name="_Toc48667853"/>
      <w:r>
        <w:t>8.4.2 Running in simulation mode</w:t>
      </w:r>
      <w:bookmarkEnd w:id="46"/>
    </w:p>
    <w:p w:rsidR="005C7159" w:rsidRPr="005C7159" w:rsidRDefault="005C7159" w:rsidP="005C7159">
      <w:r>
        <w:t xml:space="preserve">Simulation mode is intended for testing and is run by setting </w:t>
      </w:r>
      <w:r>
        <w:rPr>
          <w:i/>
          <w:iCs/>
        </w:rPr>
        <w:t>simulation: true</w:t>
      </w:r>
      <w:r>
        <w:t xml:space="preserve"> in </w:t>
      </w:r>
      <w:r>
        <w:rPr>
          <w:i/>
          <w:iCs/>
        </w:rPr>
        <w:t xml:space="preserve">config.exs </w:t>
      </w:r>
      <w:r>
        <w:t xml:space="preserve">before starting iex.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7" w:name="_Toc48667854"/>
      <w:r>
        <w:lastRenderedPageBreak/>
        <w:t>Professional Issues</w:t>
      </w:r>
      <w:bookmarkEnd w:id="47"/>
    </w:p>
    <w:p w:rsidR="00580750" w:rsidRDefault="00580750" w:rsidP="00580750">
      <w:pPr>
        <w:pStyle w:val="Heading1"/>
        <w:numPr>
          <w:ilvl w:val="0"/>
          <w:numId w:val="0"/>
        </w:numPr>
        <w:ind w:left="72"/>
      </w:pPr>
      <w:bookmarkStart w:id="48" w:name="_Toc48667855"/>
      <w:r>
        <w:lastRenderedPageBreak/>
        <w:t>10 Self-Assessment</w:t>
      </w:r>
      <w:bookmarkEnd w:id="48"/>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 offering weekly updates via email in place of Zoom calls when my supervisor was unavailable for those.</w:t>
      </w:r>
    </w:p>
    <w:p w:rsidR="004F39BE" w:rsidRDefault="004F39BE" w:rsidP="00B86A23"/>
    <w:p w:rsidR="004F39BE" w:rsidRDefault="004F39BE" w:rsidP="00B86A23">
      <w:r>
        <w:t xml:space="preserve">The implementation stage of the project went as well as I could expect; one of the main contributing factors being the brilliant Elixir documentation both online and through the </w:t>
      </w:r>
      <w:r>
        <w:rPr>
          <w:i/>
          <w:iCs/>
        </w:rPr>
        <w:t xml:space="preserve">iex </w:t>
      </w:r>
      <w:r>
        <w:t>Elixir shell. In times when I wanted to find a function to fulfill a task or learn more about another, referring to these proved handy in quickly getting answers. What didn’t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s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 but o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Ecto </w:t>
      </w:r>
      <w:r w:rsidR="00E24CAF">
        <w:t>Object-Relational Mapping framework. Additionally, I aim to look for open source distributed system projects as an alterati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bookmarkStart w:id="49" w:name="_GoBack"/>
      <w:bookmarkEnd w:id="49"/>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2"/>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FC55D2" w:rsidRPr="00FC55D2" w:rsidRDefault="001657C0" w:rsidP="00FC55D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FC55D2" w:rsidRPr="00FC55D2">
        <w:rPr>
          <w:noProof/>
          <w:szCs w:val="24"/>
        </w:rPr>
        <w:t>[1]</w:t>
      </w:r>
      <w:r w:rsidR="00FC55D2" w:rsidRPr="00FC55D2">
        <w:rPr>
          <w:noProof/>
          <w:szCs w:val="24"/>
        </w:rPr>
        <w:tab/>
        <w:t>D. Reinsel, J. Gantz, and J. Rydning, “The Digitization of the World - From Edge to Core,” 2018. [Online]. Available: https://www.seagate.com/files/www-content/our-story/trends/files/idc-seagate-dataage-whitepaper.pdf.</w:t>
      </w:r>
    </w:p>
    <w:p w:rsidR="00FC55D2" w:rsidRPr="00FC55D2" w:rsidRDefault="00FC55D2" w:rsidP="00FC55D2">
      <w:pPr>
        <w:autoSpaceDE w:val="0"/>
        <w:adjustRightInd w:val="0"/>
        <w:spacing w:line="240" w:lineRule="exact"/>
        <w:ind w:left="640" w:hanging="640"/>
        <w:rPr>
          <w:noProof/>
          <w:szCs w:val="24"/>
        </w:rPr>
      </w:pPr>
      <w:r w:rsidRPr="00FC55D2">
        <w:rPr>
          <w:noProof/>
          <w:szCs w:val="24"/>
        </w:rPr>
        <w:t>[2]</w:t>
      </w:r>
      <w:r w:rsidRPr="00FC55D2">
        <w:rPr>
          <w:noProof/>
          <w:szCs w:val="24"/>
        </w:rPr>
        <w:tab/>
        <w:t>Domo, “Data Never Sleeps 7.0,” 2019. https://www.domo.com/learn/data-never-sleeps-7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3]</w:t>
      </w:r>
      <w:r w:rsidRPr="00FC55D2">
        <w:rPr>
          <w:noProof/>
          <w:szCs w:val="24"/>
        </w:rPr>
        <w:tab/>
        <w:t xml:space="preserve">Y. Chawathe, S. Ratnasamy, L. Breslau, N. Lanham, and S. Shenker, “Making Gnutella-like P2P Systems Scalable,” </w:t>
      </w:r>
      <w:r w:rsidRPr="00FC55D2">
        <w:rPr>
          <w:i/>
          <w:iCs/>
          <w:noProof/>
          <w:szCs w:val="24"/>
        </w:rPr>
        <w:t>Comput. Commun. Rev.</w:t>
      </w:r>
      <w:r w:rsidRPr="00FC55D2">
        <w:rPr>
          <w:noProof/>
          <w:szCs w:val="24"/>
        </w:rPr>
        <w:t>, vol. 33, no. 4, pp. 407–418.</w:t>
      </w:r>
    </w:p>
    <w:p w:rsidR="00FC55D2" w:rsidRPr="00FC55D2" w:rsidRDefault="00FC55D2" w:rsidP="00FC55D2">
      <w:pPr>
        <w:autoSpaceDE w:val="0"/>
        <w:adjustRightInd w:val="0"/>
        <w:spacing w:line="240" w:lineRule="exact"/>
        <w:ind w:left="640" w:hanging="640"/>
        <w:rPr>
          <w:noProof/>
          <w:szCs w:val="24"/>
        </w:rPr>
      </w:pPr>
      <w:r w:rsidRPr="00FC55D2">
        <w:rPr>
          <w:noProof/>
          <w:szCs w:val="24"/>
        </w:rPr>
        <w:t>[4]</w:t>
      </w:r>
      <w:r w:rsidRPr="00FC55D2">
        <w:rPr>
          <w:noProof/>
          <w:szCs w:val="24"/>
        </w:rPr>
        <w:tab/>
        <w:t xml:space="preserve">M. Gowan, “Requiem for Napster,” </w:t>
      </w:r>
      <w:r w:rsidRPr="00FC55D2">
        <w:rPr>
          <w:i/>
          <w:iCs/>
          <w:noProof/>
          <w:szCs w:val="24"/>
        </w:rPr>
        <w:t>PC World</w:t>
      </w:r>
      <w:r w:rsidRPr="00FC55D2">
        <w:rPr>
          <w:noProof/>
          <w:szCs w:val="24"/>
        </w:rPr>
        <w:t>, 2002. https://www.pcworld.idg.com.au/article/22380/requiem_napster/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5]</w:t>
      </w:r>
      <w:r w:rsidRPr="00FC55D2">
        <w:rPr>
          <w:noProof/>
          <w:szCs w:val="24"/>
        </w:rPr>
        <w:tab/>
        <w:t xml:space="preserve">M. Richtel, “Napster Is Told to Remain Shut,” </w:t>
      </w:r>
      <w:r w:rsidRPr="00FC55D2">
        <w:rPr>
          <w:i/>
          <w:iCs/>
          <w:noProof/>
          <w:szCs w:val="24"/>
        </w:rPr>
        <w:t>The New York Times</w:t>
      </w:r>
      <w:r w:rsidRPr="00FC55D2">
        <w:rPr>
          <w:noProof/>
          <w:szCs w:val="24"/>
        </w:rPr>
        <w:t>, 2001. https://www.nytimes.com/2001/07/12/technology/ebusiness/napster-is-told-to-remain-shut.html.</w:t>
      </w:r>
    </w:p>
    <w:p w:rsidR="00FC55D2" w:rsidRPr="00FC55D2" w:rsidRDefault="00FC55D2" w:rsidP="00FC55D2">
      <w:pPr>
        <w:autoSpaceDE w:val="0"/>
        <w:adjustRightInd w:val="0"/>
        <w:spacing w:line="240" w:lineRule="exact"/>
        <w:ind w:left="640" w:hanging="640"/>
        <w:rPr>
          <w:noProof/>
          <w:szCs w:val="24"/>
        </w:rPr>
      </w:pPr>
      <w:r w:rsidRPr="00FC55D2">
        <w:rPr>
          <w:noProof/>
          <w:szCs w:val="24"/>
        </w:rPr>
        <w:t>[6]</w:t>
      </w:r>
      <w:r w:rsidRPr="00FC55D2">
        <w:rPr>
          <w:noProof/>
          <w:szCs w:val="24"/>
        </w:rPr>
        <w:tab/>
        <w:t xml:space="preserve">Wikipedia, “Gnutella,” </w:t>
      </w:r>
      <w:r w:rsidRPr="00FC55D2">
        <w:rPr>
          <w:i/>
          <w:iCs/>
          <w:noProof/>
          <w:szCs w:val="24"/>
        </w:rPr>
        <w:t>Wikipedia</w:t>
      </w:r>
      <w:r w:rsidRPr="00FC55D2">
        <w:rPr>
          <w:noProof/>
          <w:szCs w:val="24"/>
        </w:rPr>
        <w:t>. https://en.wikipedia.org/wiki/Gnutella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7]</w:t>
      </w:r>
      <w:r w:rsidRPr="00FC55D2">
        <w:rPr>
          <w:noProof/>
          <w:szCs w:val="24"/>
        </w:rPr>
        <w:tab/>
        <w:t xml:space="preserve">S. Ratnasamy, P. Francis, M. Handley, R. Karp, and S. Schenker, “A scalable content-addressable network,” </w:t>
      </w:r>
      <w:r w:rsidRPr="00FC55D2">
        <w:rPr>
          <w:i/>
          <w:iCs/>
          <w:noProof/>
          <w:szCs w:val="24"/>
        </w:rPr>
        <w:t>Comput. Commun. Rev.</w:t>
      </w:r>
      <w:r w:rsidRPr="00FC55D2">
        <w:rPr>
          <w:noProof/>
          <w:szCs w:val="24"/>
        </w:rPr>
        <w:t>, vol. 31, no. 4, pp. 161–172, 2001, doi: 10.1145/964723.383072.</w:t>
      </w:r>
    </w:p>
    <w:p w:rsidR="00FC55D2" w:rsidRPr="00FC55D2" w:rsidRDefault="00FC55D2" w:rsidP="00FC55D2">
      <w:pPr>
        <w:autoSpaceDE w:val="0"/>
        <w:adjustRightInd w:val="0"/>
        <w:spacing w:line="240" w:lineRule="exact"/>
        <w:ind w:left="640" w:hanging="640"/>
        <w:rPr>
          <w:noProof/>
          <w:szCs w:val="24"/>
        </w:rPr>
      </w:pPr>
      <w:r w:rsidRPr="00FC55D2">
        <w:rPr>
          <w:noProof/>
          <w:szCs w:val="24"/>
        </w:rPr>
        <w:t>[8]</w:t>
      </w:r>
      <w:r w:rsidRPr="00FC55D2">
        <w:rPr>
          <w:noProof/>
          <w:szCs w:val="24"/>
        </w:rPr>
        <w:tab/>
        <w:t xml:space="preserve">I. Stoica, R. Morris, D. Karger, M. F. Kaashoek, and H. Balakrishnan, “Chord: A scalable peer-to-peer lookup service for internet applications,” </w:t>
      </w:r>
      <w:r w:rsidRPr="00FC55D2">
        <w:rPr>
          <w:i/>
          <w:iCs/>
          <w:noProof/>
          <w:szCs w:val="24"/>
        </w:rPr>
        <w:t>Comput. Commun. Rev.</w:t>
      </w:r>
      <w:r w:rsidRPr="00FC55D2">
        <w:rPr>
          <w:noProof/>
          <w:szCs w:val="24"/>
        </w:rPr>
        <w:t>, vol. 31, no. 4, pp. 149–160, 2001, doi: 10.1145/964723.383071.</w:t>
      </w:r>
    </w:p>
    <w:p w:rsidR="00FC55D2" w:rsidRPr="00FC55D2" w:rsidRDefault="00FC55D2" w:rsidP="00FC55D2">
      <w:pPr>
        <w:autoSpaceDE w:val="0"/>
        <w:adjustRightInd w:val="0"/>
        <w:spacing w:line="240" w:lineRule="exact"/>
        <w:ind w:left="640" w:hanging="640"/>
        <w:rPr>
          <w:noProof/>
          <w:szCs w:val="24"/>
        </w:rPr>
      </w:pPr>
      <w:r w:rsidRPr="00FC55D2">
        <w:rPr>
          <w:noProof/>
          <w:szCs w:val="24"/>
        </w:rPr>
        <w:t>[9]</w:t>
      </w:r>
      <w:r w:rsidRPr="00FC55D2">
        <w:rPr>
          <w:noProof/>
          <w:szCs w:val="24"/>
        </w:rPr>
        <w:tab/>
        <w:t xml:space="preserve">I. Stoica </w:t>
      </w:r>
      <w:r w:rsidRPr="00FC55D2">
        <w:rPr>
          <w:i/>
          <w:iCs/>
          <w:noProof/>
          <w:szCs w:val="24"/>
        </w:rPr>
        <w:t>et al.</w:t>
      </w:r>
      <w:r w:rsidRPr="00FC55D2">
        <w:rPr>
          <w:noProof/>
          <w:szCs w:val="24"/>
        </w:rPr>
        <w:t>, “Chord: A Scalable Peer-to-peer Lookup Protocol for Internet Applications,” 2001.</w:t>
      </w:r>
    </w:p>
    <w:p w:rsidR="00FC55D2" w:rsidRPr="00FC55D2" w:rsidRDefault="00FC55D2" w:rsidP="00FC55D2">
      <w:pPr>
        <w:autoSpaceDE w:val="0"/>
        <w:adjustRightInd w:val="0"/>
        <w:spacing w:line="240" w:lineRule="exact"/>
        <w:ind w:left="640" w:hanging="640"/>
        <w:rPr>
          <w:noProof/>
          <w:szCs w:val="24"/>
        </w:rPr>
      </w:pPr>
      <w:r w:rsidRPr="00FC55D2">
        <w:rPr>
          <w:noProof/>
          <w:szCs w:val="24"/>
        </w:rPr>
        <w:t>[10]</w:t>
      </w:r>
      <w:r w:rsidRPr="00FC55D2">
        <w:rPr>
          <w:noProof/>
          <w:szCs w:val="24"/>
        </w:rPr>
        <w:tab/>
        <w:t xml:space="preserve">P. Maymounkov and D. Mazières, “Kademlia: A peer-to-peer information system based on the XOR metric,” </w:t>
      </w:r>
      <w:r w:rsidRPr="00FC55D2">
        <w:rPr>
          <w:i/>
          <w:iCs/>
          <w:noProof/>
          <w:szCs w:val="24"/>
        </w:rPr>
        <w:t>Lect. Notes Comput. Sci. (including Subser. Lect. Notes Artif. Intell. Lect. Notes Bioinformatics)</w:t>
      </w:r>
      <w:r w:rsidRPr="00FC55D2">
        <w:rPr>
          <w:noProof/>
          <w:szCs w:val="24"/>
        </w:rPr>
        <w:t>, vol. 2429, pp. 53–65, 2002.</w:t>
      </w:r>
    </w:p>
    <w:p w:rsidR="00FC55D2" w:rsidRPr="00FC55D2" w:rsidRDefault="00FC55D2" w:rsidP="00FC55D2">
      <w:pPr>
        <w:autoSpaceDE w:val="0"/>
        <w:adjustRightInd w:val="0"/>
        <w:spacing w:line="240" w:lineRule="exact"/>
        <w:ind w:left="640" w:hanging="640"/>
        <w:rPr>
          <w:noProof/>
          <w:szCs w:val="24"/>
        </w:rPr>
      </w:pPr>
      <w:r w:rsidRPr="00FC55D2">
        <w:rPr>
          <w:noProof/>
          <w:szCs w:val="24"/>
        </w:rPr>
        <w:t>[11]</w:t>
      </w:r>
      <w:r w:rsidRPr="00FC55D2">
        <w:rPr>
          <w:noProof/>
          <w:szCs w:val="24"/>
        </w:rPr>
        <w:tab/>
        <w:t>P. K. Gummadi, S. Saroiu, and S. D. Gribble, “A measurement study of Napster and Gnutella as examples of peer-to-peer file sharing systems,” vol. 32, no. 1, pp. 82–82, doi: 10.1145/510726.510756.</w:t>
      </w:r>
    </w:p>
    <w:p w:rsidR="00FC55D2" w:rsidRPr="00FC55D2" w:rsidRDefault="00FC55D2" w:rsidP="00FC55D2">
      <w:pPr>
        <w:autoSpaceDE w:val="0"/>
        <w:adjustRightInd w:val="0"/>
        <w:spacing w:line="240" w:lineRule="exact"/>
        <w:ind w:left="640" w:hanging="640"/>
        <w:rPr>
          <w:noProof/>
          <w:szCs w:val="24"/>
        </w:rPr>
      </w:pPr>
      <w:r w:rsidRPr="00FC55D2">
        <w:rPr>
          <w:noProof/>
          <w:szCs w:val="24"/>
        </w:rPr>
        <w:t>[12]</w:t>
      </w:r>
      <w:r w:rsidRPr="00FC55D2">
        <w:rPr>
          <w:noProof/>
          <w:szCs w:val="24"/>
        </w:rPr>
        <w:tab/>
        <w:t xml:space="preserve">J. Aspnes and G. Shah, “Skip graphs,” </w:t>
      </w:r>
      <w:r w:rsidRPr="00FC55D2">
        <w:rPr>
          <w:i/>
          <w:iCs/>
          <w:noProof/>
          <w:szCs w:val="24"/>
        </w:rPr>
        <w:t>ACM Trans. Algorithms</w:t>
      </w:r>
      <w:r w:rsidRPr="00FC55D2">
        <w:rPr>
          <w:noProof/>
          <w:szCs w:val="24"/>
        </w:rPr>
        <w:t>, vol. 3, no. 4, pp. 37-es, doi: 10.1145/1290672.1290674.</w:t>
      </w:r>
    </w:p>
    <w:p w:rsidR="00FC55D2" w:rsidRPr="00FC55D2" w:rsidRDefault="00FC55D2" w:rsidP="00FC55D2">
      <w:pPr>
        <w:autoSpaceDE w:val="0"/>
        <w:adjustRightInd w:val="0"/>
        <w:spacing w:line="240" w:lineRule="exact"/>
        <w:ind w:left="640" w:hanging="640"/>
        <w:rPr>
          <w:noProof/>
          <w:szCs w:val="24"/>
        </w:rPr>
      </w:pPr>
      <w:r w:rsidRPr="00FC55D2">
        <w:rPr>
          <w:noProof/>
          <w:szCs w:val="24"/>
        </w:rPr>
        <w:t>[13]</w:t>
      </w:r>
      <w:r w:rsidRPr="00FC55D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4]</w:t>
      </w:r>
      <w:r w:rsidRPr="00FC55D2">
        <w:rPr>
          <w:noProof/>
          <w:szCs w:val="24"/>
        </w:rPr>
        <w:tab/>
        <w:t>Elixir, “Application - Elixir v1.10.4.” https://hexdocs.pm/elixir/1.10.4/Application.html (accessed Aug. 14,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5]</w:t>
      </w:r>
      <w:r w:rsidRPr="00FC55D2">
        <w:rPr>
          <w:noProof/>
          <w:szCs w:val="24"/>
        </w:rPr>
        <w:tab/>
        <w:t>Erlang, “OTP Design Principles - Erlang.” https://erlang.org/doc/design_principles/des_princ.html#applications (accessed Aug. 14,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6]</w:t>
      </w:r>
      <w:r w:rsidRPr="00FC55D2">
        <w:rPr>
          <w:noProof/>
          <w:szCs w:val="24"/>
        </w:rPr>
        <w:tab/>
        <w:t>Elixir, “GenServer - Elixir v1.10.4.” https://hexdocs.pm/elixir/1.10.4/GenServer.html (accessed Aug. 14, 2020).</w:t>
      </w:r>
    </w:p>
    <w:p w:rsidR="00FC55D2" w:rsidRPr="00FC55D2" w:rsidRDefault="00FC55D2" w:rsidP="00FC55D2">
      <w:pPr>
        <w:autoSpaceDE w:val="0"/>
        <w:adjustRightInd w:val="0"/>
        <w:spacing w:line="240" w:lineRule="exact"/>
        <w:ind w:left="640" w:hanging="640"/>
        <w:rPr>
          <w:noProof/>
        </w:rPr>
      </w:pPr>
      <w:r w:rsidRPr="00FC55D2">
        <w:rPr>
          <w:noProof/>
          <w:szCs w:val="24"/>
        </w:rPr>
        <w:lastRenderedPageBreak/>
        <w:t>[17]</w:t>
      </w:r>
      <w:r w:rsidRPr="00FC55D2">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675D" w:rsidRDefault="00E5675D">
      <w:r>
        <w:separator/>
      </w:r>
    </w:p>
  </w:endnote>
  <w:endnote w:type="continuationSeparator" w:id="0">
    <w:p w:rsidR="00E5675D" w:rsidRDefault="00E56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4F5F" w:rsidRDefault="00FE4F5F">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4F5F" w:rsidRDefault="00FE4F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4F5F" w:rsidRDefault="00FE4F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4F5F" w:rsidRDefault="00FE4F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675D" w:rsidRDefault="00E5675D">
      <w:r>
        <w:rPr>
          <w:color w:val="000000"/>
        </w:rPr>
        <w:separator/>
      </w:r>
    </w:p>
  </w:footnote>
  <w:footnote w:type="continuationSeparator" w:id="0">
    <w:p w:rsidR="00E5675D" w:rsidRDefault="00E567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7AEC"/>
    <w:rsid w:val="000A7621"/>
    <w:rsid w:val="000C2EC4"/>
    <w:rsid w:val="000D05EE"/>
    <w:rsid w:val="000D4AC7"/>
    <w:rsid w:val="000D7EDC"/>
    <w:rsid w:val="000E1EC1"/>
    <w:rsid w:val="000E213C"/>
    <w:rsid w:val="000E40AE"/>
    <w:rsid w:val="000E778D"/>
    <w:rsid w:val="000F4DE0"/>
    <w:rsid w:val="000F7811"/>
    <w:rsid w:val="00103C4F"/>
    <w:rsid w:val="00105AE5"/>
    <w:rsid w:val="001100D4"/>
    <w:rsid w:val="00110F63"/>
    <w:rsid w:val="00123C37"/>
    <w:rsid w:val="00135AA7"/>
    <w:rsid w:val="0015240A"/>
    <w:rsid w:val="0015284D"/>
    <w:rsid w:val="0015748C"/>
    <w:rsid w:val="0016462C"/>
    <w:rsid w:val="0016482B"/>
    <w:rsid w:val="001657C0"/>
    <w:rsid w:val="001658C2"/>
    <w:rsid w:val="001751CB"/>
    <w:rsid w:val="001775C1"/>
    <w:rsid w:val="00184834"/>
    <w:rsid w:val="00196CE4"/>
    <w:rsid w:val="00197C90"/>
    <w:rsid w:val="001C2F8B"/>
    <w:rsid w:val="001C62C3"/>
    <w:rsid w:val="001D5CCF"/>
    <w:rsid w:val="001F635D"/>
    <w:rsid w:val="001F6C97"/>
    <w:rsid w:val="00200094"/>
    <w:rsid w:val="00210B03"/>
    <w:rsid w:val="002225F0"/>
    <w:rsid w:val="002319BA"/>
    <w:rsid w:val="00243025"/>
    <w:rsid w:val="00250CB1"/>
    <w:rsid w:val="00263D3D"/>
    <w:rsid w:val="00277FC6"/>
    <w:rsid w:val="002812AB"/>
    <w:rsid w:val="00283237"/>
    <w:rsid w:val="00291D39"/>
    <w:rsid w:val="002A3B79"/>
    <w:rsid w:val="002B39DE"/>
    <w:rsid w:val="002E758E"/>
    <w:rsid w:val="002E7E92"/>
    <w:rsid w:val="003028AD"/>
    <w:rsid w:val="00320057"/>
    <w:rsid w:val="0032147A"/>
    <w:rsid w:val="003274B5"/>
    <w:rsid w:val="0032770F"/>
    <w:rsid w:val="0033184F"/>
    <w:rsid w:val="00335EE9"/>
    <w:rsid w:val="003564F0"/>
    <w:rsid w:val="003632A2"/>
    <w:rsid w:val="00363E5E"/>
    <w:rsid w:val="003674BF"/>
    <w:rsid w:val="00370B5B"/>
    <w:rsid w:val="00372B83"/>
    <w:rsid w:val="00372CCA"/>
    <w:rsid w:val="00375B67"/>
    <w:rsid w:val="0037656B"/>
    <w:rsid w:val="003773A8"/>
    <w:rsid w:val="003830AC"/>
    <w:rsid w:val="0039230D"/>
    <w:rsid w:val="0039780F"/>
    <w:rsid w:val="003B4F2E"/>
    <w:rsid w:val="003C7A8B"/>
    <w:rsid w:val="003D38E2"/>
    <w:rsid w:val="003E205E"/>
    <w:rsid w:val="003F1525"/>
    <w:rsid w:val="003F562A"/>
    <w:rsid w:val="003F6657"/>
    <w:rsid w:val="0040269B"/>
    <w:rsid w:val="004372C2"/>
    <w:rsid w:val="00442074"/>
    <w:rsid w:val="00450A56"/>
    <w:rsid w:val="00454FE7"/>
    <w:rsid w:val="00457CFF"/>
    <w:rsid w:val="00463E43"/>
    <w:rsid w:val="00470DF4"/>
    <w:rsid w:val="00492067"/>
    <w:rsid w:val="00495714"/>
    <w:rsid w:val="004A0383"/>
    <w:rsid w:val="004A1539"/>
    <w:rsid w:val="004B7468"/>
    <w:rsid w:val="004D5A6F"/>
    <w:rsid w:val="004E2BB5"/>
    <w:rsid w:val="004F39BE"/>
    <w:rsid w:val="004F5828"/>
    <w:rsid w:val="00501018"/>
    <w:rsid w:val="00521905"/>
    <w:rsid w:val="00522AD7"/>
    <w:rsid w:val="00542548"/>
    <w:rsid w:val="005450CB"/>
    <w:rsid w:val="005753B4"/>
    <w:rsid w:val="00580750"/>
    <w:rsid w:val="00581F57"/>
    <w:rsid w:val="0058319E"/>
    <w:rsid w:val="00584AD3"/>
    <w:rsid w:val="005907EA"/>
    <w:rsid w:val="00596862"/>
    <w:rsid w:val="005B1842"/>
    <w:rsid w:val="005B4A10"/>
    <w:rsid w:val="005C2412"/>
    <w:rsid w:val="005C7159"/>
    <w:rsid w:val="005C7A62"/>
    <w:rsid w:val="005E1C1C"/>
    <w:rsid w:val="0061192F"/>
    <w:rsid w:val="006136D4"/>
    <w:rsid w:val="00635D54"/>
    <w:rsid w:val="006517E7"/>
    <w:rsid w:val="0067210E"/>
    <w:rsid w:val="00681A59"/>
    <w:rsid w:val="00687250"/>
    <w:rsid w:val="00694EFA"/>
    <w:rsid w:val="006A4CB4"/>
    <w:rsid w:val="006C202C"/>
    <w:rsid w:val="006F1DA7"/>
    <w:rsid w:val="006F5B32"/>
    <w:rsid w:val="006F731D"/>
    <w:rsid w:val="00701A2B"/>
    <w:rsid w:val="00713AA2"/>
    <w:rsid w:val="00714A75"/>
    <w:rsid w:val="00716D6B"/>
    <w:rsid w:val="00726BC9"/>
    <w:rsid w:val="0073070E"/>
    <w:rsid w:val="007358BF"/>
    <w:rsid w:val="0074083B"/>
    <w:rsid w:val="00742685"/>
    <w:rsid w:val="007606F4"/>
    <w:rsid w:val="00763FA2"/>
    <w:rsid w:val="007820C0"/>
    <w:rsid w:val="00784720"/>
    <w:rsid w:val="00785721"/>
    <w:rsid w:val="00787F3B"/>
    <w:rsid w:val="007C69AD"/>
    <w:rsid w:val="007F12D8"/>
    <w:rsid w:val="007F292F"/>
    <w:rsid w:val="007F4374"/>
    <w:rsid w:val="007F4F69"/>
    <w:rsid w:val="00805A09"/>
    <w:rsid w:val="0080745F"/>
    <w:rsid w:val="0082591B"/>
    <w:rsid w:val="008304BD"/>
    <w:rsid w:val="00836AC4"/>
    <w:rsid w:val="0087086E"/>
    <w:rsid w:val="008768A0"/>
    <w:rsid w:val="00877011"/>
    <w:rsid w:val="008919F3"/>
    <w:rsid w:val="008A1E98"/>
    <w:rsid w:val="008D1C9B"/>
    <w:rsid w:val="008D4417"/>
    <w:rsid w:val="008D5FA3"/>
    <w:rsid w:val="008E4E42"/>
    <w:rsid w:val="008E6222"/>
    <w:rsid w:val="00905D71"/>
    <w:rsid w:val="00911DCD"/>
    <w:rsid w:val="0091689F"/>
    <w:rsid w:val="00921677"/>
    <w:rsid w:val="00922C0D"/>
    <w:rsid w:val="00930229"/>
    <w:rsid w:val="00937CFF"/>
    <w:rsid w:val="0094468B"/>
    <w:rsid w:val="00950E42"/>
    <w:rsid w:val="00953709"/>
    <w:rsid w:val="00962673"/>
    <w:rsid w:val="009668B6"/>
    <w:rsid w:val="009704B2"/>
    <w:rsid w:val="00983011"/>
    <w:rsid w:val="009912D5"/>
    <w:rsid w:val="0099508A"/>
    <w:rsid w:val="009F5382"/>
    <w:rsid w:val="00A01536"/>
    <w:rsid w:val="00A053C6"/>
    <w:rsid w:val="00A41669"/>
    <w:rsid w:val="00A44F46"/>
    <w:rsid w:val="00A77901"/>
    <w:rsid w:val="00A8605D"/>
    <w:rsid w:val="00A93B4F"/>
    <w:rsid w:val="00A9469A"/>
    <w:rsid w:val="00AC2CFD"/>
    <w:rsid w:val="00AC39E0"/>
    <w:rsid w:val="00AC4565"/>
    <w:rsid w:val="00AD5604"/>
    <w:rsid w:val="00AE3C1B"/>
    <w:rsid w:val="00AF0D0A"/>
    <w:rsid w:val="00AF1788"/>
    <w:rsid w:val="00B004F2"/>
    <w:rsid w:val="00B0057A"/>
    <w:rsid w:val="00B05473"/>
    <w:rsid w:val="00B12080"/>
    <w:rsid w:val="00B21F36"/>
    <w:rsid w:val="00B25403"/>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BC1"/>
    <w:rsid w:val="00C02368"/>
    <w:rsid w:val="00C07B93"/>
    <w:rsid w:val="00C12D8B"/>
    <w:rsid w:val="00C30AC3"/>
    <w:rsid w:val="00C31E74"/>
    <w:rsid w:val="00C43916"/>
    <w:rsid w:val="00C4431C"/>
    <w:rsid w:val="00C47FD4"/>
    <w:rsid w:val="00C52B84"/>
    <w:rsid w:val="00C56494"/>
    <w:rsid w:val="00C57153"/>
    <w:rsid w:val="00C6267B"/>
    <w:rsid w:val="00C72C94"/>
    <w:rsid w:val="00C76471"/>
    <w:rsid w:val="00C833C4"/>
    <w:rsid w:val="00C968D4"/>
    <w:rsid w:val="00CB74F5"/>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C5454"/>
    <w:rsid w:val="00DD0F38"/>
    <w:rsid w:val="00DD71BB"/>
    <w:rsid w:val="00E235DA"/>
    <w:rsid w:val="00E24CAF"/>
    <w:rsid w:val="00E350D7"/>
    <w:rsid w:val="00E5675D"/>
    <w:rsid w:val="00EB54CE"/>
    <w:rsid w:val="00EB6239"/>
    <w:rsid w:val="00EC1FA5"/>
    <w:rsid w:val="00EC25B7"/>
    <w:rsid w:val="00ED6028"/>
    <w:rsid w:val="00EE4112"/>
    <w:rsid w:val="00F03571"/>
    <w:rsid w:val="00F16062"/>
    <w:rsid w:val="00F213CB"/>
    <w:rsid w:val="00F65102"/>
    <w:rsid w:val="00F75222"/>
    <w:rsid w:val="00F75333"/>
    <w:rsid w:val="00F91D9B"/>
    <w:rsid w:val="00F92672"/>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FA1CB"/>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elixir-lang.org/instal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B035C-C169-442C-A2E9-D5D5F3876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5</TotalTime>
  <Pages>33</Pages>
  <Words>12022</Words>
  <Characters>68531</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8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169</cp:revision>
  <dcterms:created xsi:type="dcterms:W3CDTF">2020-07-23T11:38:00Z</dcterms:created>
  <dcterms:modified xsi:type="dcterms:W3CDTF">2020-08-1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